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373C3" w14:textId="77777777" w:rsidR="00022C36" w:rsidRPr="00650BEC" w:rsidRDefault="00853D59">
      <w:pPr>
        <w:contextualSpacing/>
        <w:rPr>
          <w:rFonts w:ascii="Arial" w:hAnsi="Arial" w:cs="Arial"/>
          <w:sz w:val="22"/>
          <w:szCs w:val="22"/>
        </w:rPr>
      </w:pPr>
      <w:commentRangeStart w:id="0"/>
      <w:r w:rsidRPr="00650BEC">
        <w:rPr>
          <w:rFonts w:ascii="Arial" w:eastAsia="Calibri" w:hAnsi="Arial" w:cs="Arial"/>
          <w:b/>
          <w:sz w:val="22"/>
          <w:szCs w:val="22"/>
        </w:rPr>
        <w:t>Theme</w:t>
      </w:r>
      <w:commentRangeEnd w:id="0"/>
      <w:r w:rsidRPr="00650BEC">
        <w:rPr>
          <w:rStyle w:val="CommentReference"/>
          <w:rFonts w:ascii="Arial" w:hAnsi="Arial" w:cs="Arial"/>
          <w:sz w:val="22"/>
          <w:szCs w:val="22"/>
        </w:rPr>
        <w:commentReference w:id="0"/>
      </w:r>
      <w:r w:rsidRPr="00650BEC">
        <w:rPr>
          <w:rFonts w:ascii="Arial" w:hAnsi="Arial" w:cs="Arial"/>
          <w:b/>
          <w:sz w:val="22"/>
          <w:szCs w:val="22"/>
        </w:rPr>
        <w:t xml:space="preserve">, </w:t>
      </w:r>
      <w:r w:rsidRPr="00650BEC">
        <w:rPr>
          <w:rFonts w:ascii="Arial" w:eastAsia="Calibri" w:hAnsi="Arial" w:cs="Arial"/>
          <w:b/>
          <w:sz w:val="22"/>
          <w:szCs w:val="22"/>
        </w:rPr>
        <w:t>Vision</w:t>
      </w:r>
      <w:r w:rsidRPr="00650BEC">
        <w:rPr>
          <w:rFonts w:ascii="Arial" w:hAnsi="Arial" w:cs="Arial"/>
          <w:b/>
          <w:sz w:val="22"/>
          <w:szCs w:val="22"/>
        </w:rPr>
        <w:t xml:space="preserve">, </w:t>
      </w:r>
      <w:r w:rsidRPr="00650BEC">
        <w:rPr>
          <w:rFonts w:ascii="Arial" w:eastAsia="Calibri" w:hAnsi="Arial" w:cs="Arial"/>
          <w:b/>
          <w:sz w:val="22"/>
          <w:szCs w:val="22"/>
        </w:rPr>
        <w:t>and</w:t>
      </w:r>
      <w:r w:rsidRPr="00650BEC">
        <w:rPr>
          <w:rFonts w:ascii="Arial" w:hAnsi="Arial" w:cs="Arial"/>
          <w:b/>
          <w:sz w:val="22"/>
          <w:szCs w:val="22"/>
        </w:rPr>
        <w:t xml:space="preserve"> </w:t>
      </w:r>
      <w:r w:rsidRPr="00650BEC">
        <w:rPr>
          <w:rFonts w:ascii="Arial" w:eastAsia="Calibri" w:hAnsi="Arial" w:cs="Arial"/>
          <w:b/>
          <w:sz w:val="22"/>
          <w:szCs w:val="22"/>
        </w:rPr>
        <w:t>Goals</w:t>
      </w:r>
    </w:p>
    <w:p w14:paraId="2FECE0CC" w14:textId="77777777" w:rsidR="00853D59" w:rsidRPr="00650BEC" w:rsidRDefault="00853D59">
      <w:pPr>
        <w:contextualSpacing/>
        <w:rPr>
          <w:rFonts w:ascii="Arial" w:hAnsi="Arial" w:cs="Arial"/>
          <w:sz w:val="22"/>
          <w:szCs w:val="22"/>
        </w:rPr>
      </w:pPr>
    </w:p>
    <w:p w14:paraId="44A5DB07" w14:textId="0B357760" w:rsidR="00271B3F" w:rsidRPr="00650BEC" w:rsidRDefault="00271B3F"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The US faces a key need for next generation biodiversity researchers. For understanding emerging infectious diseases, detecting and stopping invasive species, managing natural resources, and understanding how to conserve biodiversity in the face of anthropogenic change, we need biologists trained in a wide array of skills </w: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 </w:instrText>
      </w:r>
      <w:r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Pr="00650BEC">
        <w:rPr>
          <w:rFonts w:ascii="Arial" w:hAnsi="Arial" w:cs="Arial"/>
          <w:color w:val="000000"/>
          <w:sz w:val="22"/>
          <w:szCs w:val="22"/>
        </w:rPr>
        <w:instrText xml:space="preserve"> ADDIN EN.CITE.DATA </w:instrText>
      </w:r>
      <w:r w:rsidRPr="00650BEC">
        <w:rPr>
          <w:rFonts w:ascii="Arial" w:hAnsi="Arial" w:cs="Arial"/>
          <w:color w:val="000000"/>
          <w:sz w:val="22"/>
          <w:szCs w:val="22"/>
        </w:rPr>
      </w:r>
      <w:r w:rsidRPr="00650BEC">
        <w:rPr>
          <w:rFonts w:ascii="Arial" w:hAnsi="Arial" w:cs="Arial"/>
          <w:color w:val="000000"/>
          <w:sz w:val="22"/>
          <w:szCs w:val="22"/>
        </w:rPr>
        <w:fldChar w:fldCharType="end"/>
      </w:r>
      <w:r w:rsidRPr="00650BEC">
        <w:rPr>
          <w:rFonts w:ascii="Arial" w:hAnsi="Arial" w:cs="Arial"/>
          <w:color w:val="000000"/>
          <w:sz w:val="22"/>
          <w:szCs w:val="22"/>
        </w:rPr>
      </w:r>
      <w:r w:rsidRPr="00650BEC">
        <w:rPr>
          <w:rFonts w:ascii="Arial" w:hAnsi="Arial" w:cs="Arial"/>
          <w:color w:val="000000"/>
          <w:sz w:val="22"/>
          <w:szCs w:val="22"/>
        </w:rPr>
        <w:fldChar w:fldCharType="separate"/>
      </w:r>
      <w:r w:rsidRPr="00650BEC">
        <w:rPr>
          <w:rFonts w:ascii="Arial" w:hAnsi="Arial" w:cs="Arial"/>
          <w:noProof/>
          <w:color w:val="000000"/>
          <w:sz w:val="22"/>
          <w:szCs w:val="22"/>
        </w:rPr>
        <w:t>(Tewksbury et al. 2014)</w:t>
      </w:r>
      <w:r w:rsidRPr="00650BEC">
        <w:rPr>
          <w:rFonts w:ascii="Arial" w:hAnsi="Arial" w:cs="Arial"/>
          <w:color w:val="000000"/>
          <w:sz w:val="22"/>
          <w:szCs w:val="22"/>
        </w:rPr>
        <w:fldChar w:fldCharType="end"/>
      </w:r>
      <w:r w:rsidRPr="00650BEC">
        <w:rPr>
          <w:rFonts w:ascii="Arial" w:hAnsi="Arial" w:cs="Arial"/>
          <w:color w:val="000000"/>
          <w:sz w:val="22"/>
          <w:szCs w:val="22"/>
        </w:rPr>
        <w:t>. 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ese tools covers necessary skills such as project management.</w:t>
      </w:r>
      <w:r w:rsidR="009A68D7" w:rsidRPr="00650BEC">
        <w:rPr>
          <w:rFonts w:ascii="Arial" w:hAnsi="Arial" w:cs="Arial"/>
          <w:color w:val="000000"/>
          <w:sz w:val="22"/>
          <w:szCs w:val="22"/>
        </w:rPr>
        <w:t xml:space="preserve"> Our training is often focused on creating new academics: even though a substantial number of graduates go on to non-academic fields, these is often described as “alternate academic”</w:t>
      </w:r>
      <w:r w:rsidR="00390BB6" w:rsidRPr="00650BEC">
        <w:rPr>
          <w:rFonts w:ascii="Arial" w:hAnsi="Arial" w:cs="Arial"/>
          <w:color w:val="000000"/>
          <w:sz w:val="22"/>
          <w:szCs w:val="22"/>
        </w:rPr>
        <w:t xml:space="preserve"> paths, and programs do very little to train students for them.</w:t>
      </w:r>
    </w:p>
    <w:p w14:paraId="4BCB5473" w14:textId="4618C162"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Our strategy to remedy this is a new program that capitalizes on the University of Tennessee, Knoxville's academic expertise while also engaging with local and national partners. The program covers four modular areas. The first three include </w:t>
      </w:r>
      <w:r w:rsidRPr="00650BEC">
        <w:rPr>
          <w:rFonts w:ascii="Arial" w:hAnsi="Arial" w:cs="Arial"/>
          <w:b/>
          <w:color w:val="000000"/>
          <w:sz w:val="22"/>
          <w:szCs w:val="22"/>
        </w:rPr>
        <w:t>1)</w:t>
      </w:r>
      <w:r w:rsidRPr="00650BEC">
        <w:rPr>
          <w:rFonts w:ascii="Arial" w:hAnsi="Arial" w:cs="Arial"/>
          <w:color w:val="000000"/>
          <w:sz w:val="22"/>
          <w:szCs w:val="22"/>
        </w:rPr>
        <w:t xml:space="preserve"> core biology training: areas such as ecology, evolution, genetics, and especially natural history; </w:t>
      </w:r>
      <w:r w:rsidRPr="00650BEC">
        <w:rPr>
          <w:rFonts w:ascii="Arial" w:hAnsi="Arial" w:cs="Arial"/>
          <w:b/>
          <w:color w:val="000000"/>
          <w:sz w:val="22"/>
          <w:szCs w:val="22"/>
        </w:rPr>
        <w:t>2)</w:t>
      </w:r>
      <w:r w:rsidRPr="00650BEC">
        <w:rPr>
          <w:rFonts w:ascii="Arial" w:hAnsi="Arial" w:cs="Arial"/>
          <w:color w:val="000000"/>
          <w:sz w:val="22"/>
          <w:szCs w:val="22"/>
        </w:rPr>
        <w:t xml:space="preserve"> technological training: remote sensing, genomics, GIS; </w:t>
      </w:r>
      <w:r w:rsidRPr="00650BEC">
        <w:rPr>
          <w:rFonts w:ascii="Arial" w:hAnsi="Arial" w:cs="Arial"/>
          <w:b/>
          <w:color w:val="000000"/>
          <w:sz w:val="22"/>
          <w:szCs w:val="22"/>
        </w:rPr>
        <w:t>3)</w:t>
      </w:r>
      <w:r w:rsidRPr="00650BEC">
        <w:rPr>
          <w:rFonts w:ascii="Arial" w:hAnsi="Arial" w:cs="Arial"/>
          <w:color w:val="000000"/>
          <w:sz w:val="22"/>
          <w:szCs w:val="22"/>
        </w:rPr>
        <w:t xml:space="preserve"> leadership and management training. The core biology training builds on existing courses but will also feature two-week intense field courses. The technological training will largely be delivered in workshops. Our </w:t>
      </w:r>
      <w:proofErr w:type="gramStart"/>
      <w:r w:rsidRPr="00650BEC">
        <w:rPr>
          <w:rFonts w:ascii="Arial" w:hAnsi="Arial" w:cs="Arial"/>
          <w:color w:val="000000"/>
          <w:sz w:val="22"/>
          <w:szCs w:val="22"/>
        </w:rPr>
        <w:t>faculty already offer</w:t>
      </w:r>
      <w:proofErr w:type="gramEnd"/>
      <w:r w:rsidRPr="00650BEC">
        <w:rPr>
          <w:rFonts w:ascii="Arial" w:hAnsi="Arial" w:cs="Arial"/>
          <w:color w:val="000000"/>
          <w:sz w:val="22"/>
          <w:szCs w:val="22"/>
        </w:rPr>
        <w:t xml:space="preserve"> a few workshops that can draw interest from hundreds of applicants; by streaming these online, we can reach many more trainees than the core set of students supported by the program. Tutorials and field courses also offer a mechanism for </w:t>
      </w:r>
      <w:proofErr w:type="gramStart"/>
      <w:r w:rsidRPr="00650BEC">
        <w:rPr>
          <w:rFonts w:ascii="Arial" w:hAnsi="Arial" w:cs="Arial"/>
          <w:color w:val="000000"/>
          <w:sz w:val="22"/>
          <w:szCs w:val="22"/>
        </w:rPr>
        <w:t>long term</w:t>
      </w:r>
      <w:proofErr w:type="gramEnd"/>
      <w:r w:rsidRPr="00650BEC">
        <w:rPr>
          <w:rFonts w:ascii="Arial" w:hAnsi="Arial" w:cs="Arial"/>
          <w:color w:val="000000"/>
          <w:sz w:val="22"/>
          <w:szCs w:val="22"/>
        </w:rPr>
        <w:t xml:space="preserve"> sustainability of this initiative through participant fees. For vocational training we will capitalize on relevant courses in project management and team building, including coordinating with colleagues on the creation of new courses.   In modular area </w:t>
      </w:r>
      <w:r w:rsidRPr="00650BEC">
        <w:rPr>
          <w:rFonts w:ascii="Arial" w:hAnsi="Arial" w:cs="Arial"/>
          <w:b/>
          <w:color w:val="000000"/>
          <w:sz w:val="22"/>
          <w:szCs w:val="22"/>
        </w:rPr>
        <w:t>4)</w:t>
      </w:r>
      <w:r w:rsidRPr="00650BEC">
        <w:rPr>
          <w:rFonts w:ascii="Arial" w:hAnsi="Arial" w:cs="Arial"/>
          <w:color w:val="000000"/>
          <w:sz w:val="22"/>
          <w:szCs w:val="22"/>
        </w:rPr>
        <w:t>, trainees will participate in at least one internship with our partners, which will help build their professional networks and expose them to the management of concrete issues. Throughout the life of the gran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s and PhD students with the </w:t>
      </w:r>
      <w:r w:rsidR="00A11590" w:rsidRPr="00650BEC">
        <w:rPr>
          <w:rFonts w:ascii="Arial" w:hAnsi="Arial" w:cs="Arial"/>
          <w:color w:val="000000"/>
          <w:sz w:val="22"/>
          <w:szCs w:val="22"/>
        </w:rPr>
        <w:t>intent</w:t>
      </w:r>
      <w:r w:rsidR="00390BB6" w:rsidRPr="00650BEC">
        <w:rPr>
          <w:rFonts w:ascii="Arial" w:hAnsi="Arial" w:cs="Arial"/>
          <w:color w:val="000000"/>
          <w:sz w:val="22"/>
          <w:szCs w:val="22"/>
        </w:rPr>
        <w:t xml:space="preserve"> of pursuing careers in business, NGOs, or government: unusually for many biology graduate programs, especially those at liberal arts colleges (like that of one of our </w:t>
      </w:r>
      <w:r w:rsidR="00D201F6" w:rsidRPr="00650BEC">
        <w:rPr>
          <w:rFonts w:ascii="Arial" w:hAnsi="Arial" w:cs="Arial"/>
          <w:color w:val="000000"/>
          <w:sz w:val="22"/>
          <w:szCs w:val="22"/>
        </w:rPr>
        <w:t xml:space="preserve">three collaborating departments), an academic career will be not be the target for our students upon entry, and we expect few to go down that path. </w:t>
      </w:r>
    </w:p>
    <w:p w14:paraId="54705B0E" w14:textId="756200F3" w:rsidR="009A68D7" w:rsidRPr="00650BEC"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Knoxville is the ideal location to establish such a program. For biodiversity experts, we are already a key destination given our high regional biodiversity and existing groundwork to map it (e.g. All Taxa Biodiversity Inventory, which has mapped 19,000 species in Great Smoky Mountains National Park), research collections (TENN Herbarium housing vascular plants, bryophytes and fungi, UTK Fish Collection, UTK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 and faculty-led courses about fish, fungi, plants, reptiles, amphibians, mammals and invertebrates. We have a tradition of collaboration with, and placement of graduates in, federal and state agencies, and NGOs 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5D739E3E" w14:textId="378AA6B0" w:rsidR="00022C36" w:rsidRPr="00650BEC" w:rsidRDefault="00022C36" w:rsidP="00022C36">
      <w:pPr>
        <w:pStyle w:val="NormalWeb"/>
        <w:shd w:val="clear" w:color="auto" w:fill="FFFFFF"/>
        <w:spacing w:before="225" w:beforeAutospacing="0" w:after="225" w:afterAutospacing="0"/>
        <w:contextualSpacing/>
        <w:rPr>
          <w:rFonts w:ascii="Arial" w:hAnsi="Arial" w:cs="Arial"/>
          <w:i/>
          <w:color w:val="000000"/>
          <w:sz w:val="22"/>
          <w:szCs w:val="22"/>
        </w:rPr>
      </w:pPr>
      <w:r w:rsidRPr="00650BEC">
        <w:rPr>
          <w:rFonts w:ascii="Arial" w:hAnsi="Arial" w:cs="Arial"/>
          <w:i/>
          <w:color w:val="000000"/>
          <w:sz w:val="22"/>
          <w:szCs w:val="22"/>
        </w:rPr>
        <w:lastRenderedPageBreak/>
        <w:t>Context for added value</w:t>
      </w:r>
    </w:p>
    <w:p w14:paraId="5B9E0E1D" w14:textId="11BB9D8D" w:rsidR="00214B52" w:rsidRPr="00650BEC" w:rsidRDefault="002442A1" w:rsidP="00806668">
      <w:pPr>
        <w:pStyle w:val="Caption"/>
        <w:ind w:firstLine="720"/>
        <w:contextualSpacing/>
        <w:rPr>
          <w:rFonts w:ascii="Arial" w:hAnsi="Arial" w:cs="Arial"/>
          <w:b w:val="0"/>
          <w:color w:val="000000"/>
          <w:sz w:val="22"/>
          <w:szCs w:val="22"/>
        </w:rPr>
      </w:pPr>
      <w:r w:rsidRPr="00650BEC">
        <w:rPr>
          <w:rFonts w:ascii="Arial" w:hAnsi="Arial" w:cs="Arial"/>
          <w:b w:val="0"/>
          <w:noProof/>
          <w:color w:val="000000"/>
          <w:sz w:val="22"/>
          <w:szCs w:val="22"/>
        </w:rPr>
        <w:drawing>
          <wp:anchor distT="0" distB="0" distL="114300" distR="114300" simplePos="0" relativeHeight="251658240" behindDoc="0" locked="0" layoutInCell="1" allowOverlap="1" wp14:anchorId="7F4BE9F5" wp14:editId="4C9C5FAB">
            <wp:simplePos x="0" y="0"/>
            <wp:positionH relativeFrom="column">
              <wp:posOffset>2743200</wp:posOffset>
            </wp:positionH>
            <wp:positionV relativeFrom="paragraph">
              <wp:posOffset>39370</wp:posOffset>
            </wp:positionV>
            <wp:extent cx="2926715" cy="25044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pdf"/>
                    <pic:cNvPicPr/>
                  </pic:nvPicPr>
                  <pic:blipFill rotWithShape="1">
                    <a:blip r:embed="rId7">
                      <a:extLst>
                        <a:ext uri="{28A0092B-C50C-407E-A947-70E740481C1C}">
                          <a14:useLocalDpi xmlns:a14="http://schemas.microsoft.com/office/drawing/2010/main" val="0"/>
                        </a:ext>
                      </a:extLst>
                    </a:blip>
                    <a:srcRect t="14445"/>
                    <a:stretch/>
                  </pic:blipFill>
                  <pic:spPr bwMode="auto">
                    <a:xfrm>
                      <a:off x="0" y="0"/>
                      <a:ext cx="2926715" cy="2504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104A" w:rsidRPr="00650BEC">
        <w:rPr>
          <w:rFonts w:ascii="Arial" w:hAnsi="Arial" w:cs="Arial"/>
          <w:b w:val="0"/>
          <w:color w:val="000000"/>
          <w:sz w:val="22"/>
          <w:szCs w:val="22"/>
        </w:rPr>
        <w:t xml:space="preserve">Our programs track outcomes: for example, we have tracked placement of EEB PhD and Master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Pr="00650BEC">
        <w:rPr>
          <w:rFonts w:ascii="Arial" w:hAnsi="Arial" w:cs="Arial"/>
          <w:b w:val="0"/>
          <w:color w:val="000000"/>
          <w:sz w:val="22"/>
          <w:szCs w:val="22"/>
        </w:rPr>
        <w:t xml:space="preserve"> These data suggest that for our programs, academia remains the default outcome, with 83% of EEB PhD graduates either in a faculty role or in some other academic research position (often postdoctoral positions, especially for recent graduates, with the intention of moving on to faculty positions) and 50% for Entomology and Plant Pathology. </w:t>
      </w:r>
      <w:r w:rsidR="006767B0" w:rsidRPr="00650BEC">
        <w:rPr>
          <w:rFonts w:ascii="Arial" w:hAnsi="Arial" w:cs="Arial"/>
          <w:b w:val="0"/>
          <w:color w:val="000000"/>
          <w:sz w:val="22"/>
          <w:szCs w:val="22"/>
        </w:rPr>
        <w:t xml:space="preserve"> </w:t>
      </w:r>
    </w:p>
    <w:p w14:paraId="260F020F" w14:textId="28CEC0A2" w:rsidR="00E34F1B" w:rsidRPr="00650BEC" w:rsidRDefault="00E34F1B" w:rsidP="00E34F1B">
      <w:pPr>
        <w:rPr>
          <w:rFonts w:ascii="Arial" w:hAnsi="Arial" w:cs="Arial"/>
          <w:i/>
          <w:sz w:val="22"/>
          <w:szCs w:val="22"/>
        </w:rPr>
      </w:pPr>
      <w:r w:rsidRPr="00650BEC">
        <w:rPr>
          <w:rFonts w:ascii="Arial" w:hAnsi="Arial" w:cs="Arial"/>
          <w:i/>
          <w:sz w:val="22"/>
          <w:szCs w:val="22"/>
        </w:rPr>
        <w:t>Goals</w:t>
      </w:r>
    </w:p>
    <w:p w14:paraId="45F32971" w14:textId="77777777" w:rsidR="00D15C22" w:rsidRPr="00650BEC" w:rsidRDefault="00D15C22" w:rsidP="00D15C22">
      <w:pPr>
        <w:rPr>
          <w:rFonts w:ascii="Arial" w:hAnsi="Arial" w:cs="Arial"/>
          <w:sz w:val="22"/>
          <w:szCs w:val="22"/>
        </w:rPr>
      </w:pPr>
      <w:r w:rsidRPr="00650BEC">
        <w:rPr>
          <w:rFonts w:ascii="Arial" w:hAnsi="Arial" w:cs="Arial"/>
          <w:sz w:val="22"/>
          <w:szCs w:val="22"/>
        </w:rPr>
        <w:t>Our project has three main goals:</w:t>
      </w:r>
    </w:p>
    <w:p w14:paraId="389E387D"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Produce STEM professionals who are interdisciplinary, technically savvy, and professionally literate.</w:t>
      </w:r>
    </w:p>
    <w:p w14:paraId="46E49145"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Advance biodiversity research</w:t>
      </w:r>
    </w:p>
    <w:p w14:paraId="037AEED0" w14:textId="49A5E9D2"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Generate knowledge about innovations in graduate education approaches</w:t>
      </w:r>
    </w:p>
    <w:p w14:paraId="65EF1533" w14:textId="77777777" w:rsidR="00E34F1B" w:rsidRPr="00650BEC" w:rsidRDefault="00E34F1B" w:rsidP="00E34F1B">
      <w:pPr>
        <w:rPr>
          <w:rFonts w:ascii="Arial" w:hAnsi="Arial" w:cs="Arial"/>
          <w:i/>
          <w:sz w:val="22"/>
          <w:szCs w:val="22"/>
        </w:rPr>
      </w:pPr>
    </w:p>
    <w:p w14:paraId="778F30F2" w14:textId="768F69B6" w:rsidR="00F11CCE" w:rsidRPr="00F11CCE" w:rsidRDefault="00A04A25" w:rsidP="00F11CCE">
      <w:pPr>
        <w:pStyle w:val="Caption"/>
        <w:contextualSpacing/>
        <w:rPr>
          <w:rFonts w:ascii="Arial" w:hAnsi="Arial" w:cs="Arial"/>
          <w:b w:val="0"/>
          <w:color w:val="000000"/>
          <w:sz w:val="22"/>
          <w:szCs w:val="22"/>
        </w:rPr>
      </w:pPr>
      <w:r w:rsidRPr="00650BEC">
        <w:rPr>
          <w:rFonts w:ascii="Arial" w:hAnsi="Arial" w:cs="Arial"/>
          <w:b w:val="0"/>
          <w:color w:val="000000"/>
          <w:sz w:val="22"/>
          <w:szCs w:val="22"/>
        </w:rPr>
        <w:t xml:space="preserve"> </w:t>
      </w:r>
      <w:r w:rsidR="006F0985">
        <w:rPr>
          <w:rFonts w:ascii="Arial" w:hAnsi="Arial" w:cs="Arial"/>
          <w:b w:val="0"/>
          <w:color w:val="000000"/>
          <w:sz w:val="22"/>
          <w:szCs w:val="22"/>
        </w:rPr>
        <w:t>In addition to published work on key needs</w:t>
      </w:r>
      <w:r w:rsidR="00441976">
        <w:rPr>
          <w:rFonts w:ascii="Arial" w:hAnsi="Arial" w:cs="Arial"/>
          <w:b w:val="0"/>
          <w:color w:val="000000"/>
          <w:sz w:val="22"/>
          <w:szCs w:val="22"/>
        </w:rPr>
        <w:t xml:space="preserve"> </w: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 </w:instrTex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DATA </w:instrText>
      </w:r>
      <w:r w:rsidR="000050BC">
        <w:rPr>
          <w:rFonts w:ascii="Arial" w:hAnsi="Arial" w:cs="Arial"/>
          <w:b w:val="0"/>
          <w:color w:val="000000"/>
          <w:sz w:val="22"/>
          <w:szCs w:val="22"/>
        </w:rPr>
      </w:r>
      <w:r w:rsidR="000050BC">
        <w:rPr>
          <w:rFonts w:ascii="Arial" w:hAnsi="Arial" w:cs="Arial"/>
          <w:b w:val="0"/>
          <w:color w:val="000000"/>
          <w:sz w:val="22"/>
          <w:szCs w:val="22"/>
        </w:rPr>
        <w:fldChar w:fldCharType="end"/>
      </w:r>
      <w:r w:rsidR="000050BC">
        <w:rPr>
          <w:rFonts w:ascii="Arial" w:hAnsi="Arial" w:cs="Arial"/>
          <w:b w:val="0"/>
          <w:color w:val="000000"/>
          <w:sz w:val="22"/>
          <w:szCs w:val="22"/>
        </w:rPr>
        <w:fldChar w:fldCharType="separate"/>
      </w:r>
      <w:r w:rsidR="000050BC">
        <w:rPr>
          <w:rFonts w:ascii="Arial" w:hAnsi="Arial" w:cs="Arial"/>
          <w:b w:val="0"/>
          <w:noProof/>
          <w:color w:val="000000"/>
          <w:sz w:val="22"/>
          <w:szCs w:val="22"/>
        </w:rPr>
        <w:t>(Tewksbury et al. 2014)</w:t>
      </w:r>
      <w:r w:rsidR="000050BC">
        <w:rPr>
          <w:rFonts w:ascii="Arial" w:hAnsi="Arial" w:cs="Arial"/>
          <w:b w:val="0"/>
          <w:color w:val="000000"/>
          <w:sz w:val="22"/>
          <w:szCs w:val="22"/>
        </w:rPr>
        <w:fldChar w:fldCharType="end"/>
      </w:r>
      <w:r w:rsidR="006F0985">
        <w:rPr>
          <w:rFonts w:ascii="Arial" w:hAnsi="Arial" w:cs="Arial"/>
          <w:b w:val="0"/>
          <w:color w:val="000000"/>
          <w:sz w:val="22"/>
          <w:szCs w:val="22"/>
        </w:rPr>
        <w:t xml:space="preserve">, we have </w:t>
      </w:r>
      <w:r w:rsidR="00C9718A">
        <w:rPr>
          <w:rFonts w:ascii="Arial" w:hAnsi="Arial" w:cs="Arial"/>
          <w:b w:val="0"/>
          <w:color w:val="000000"/>
          <w:sz w:val="22"/>
          <w:szCs w:val="22"/>
        </w:rPr>
        <w:t>surveyed</w:t>
      </w:r>
      <w:r w:rsidR="006F0985">
        <w:rPr>
          <w:rFonts w:ascii="Arial" w:hAnsi="Arial" w:cs="Arial"/>
          <w:b w:val="0"/>
          <w:color w:val="000000"/>
          <w:sz w:val="22"/>
          <w:szCs w:val="22"/>
        </w:rPr>
        <w:t xml:space="preserve"> potential employers f</w:t>
      </w:r>
      <w:r w:rsidR="00F11CCE">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p>
    <w:p w14:paraId="0E79F7D9" w14:textId="77777777" w:rsidR="00853D59" w:rsidRPr="00650BEC" w:rsidRDefault="00853D59">
      <w:pPr>
        <w:contextualSpacing/>
        <w:rPr>
          <w:rFonts w:ascii="Arial" w:eastAsia="Calibri" w:hAnsi="Arial" w:cs="Arial"/>
          <w:sz w:val="22"/>
          <w:szCs w:val="22"/>
        </w:rPr>
      </w:pPr>
    </w:p>
    <w:p w14:paraId="7197CA67" w14:textId="77777777" w:rsidR="00271B3F" w:rsidRPr="00650BEC" w:rsidRDefault="00271B3F">
      <w:pPr>
        <w:contextualSpacing/>
        <w:rPr>
          <w:rFonts w:ascii="Arial" w:hAnsi="Arial" w:cs="Arial"/>
          <w:sz w:val="22"/>
          <w:szCs w:val="22"/>
        </w:rPr>
      </w:pPr>
    </w:p>
    <w:p w14:paraId="7826030A" w14:textId="0F91E56B" w:rsidR="00853D59" w:rsidRPr="00650BEC" w:rsidRDefault="001B0BC8">
      <w:pPr>
        <w:contextualSpacing/>
        <w:rPr>
          <w:rFonts w:ascii="Arial" w:hAnsi="Arial" w:cs="Arial"/>
          <w:b/>
          <w:sz w:val="22"/>
          <w:szCs w:val="22"/>
        </w:rPr>
      </w:pPr>
      <w:commentRangeStart w:id="1"/>
      <w:r w:rsidRPr="00650BEC">
        <w:rPr>
          <w:rFonts w:ascii="Arial" w:hAnsi="Arial" w:cs="Arial"/>
          <w:b/>
          <w:sz w:val="22"/>
          <w:szCs w:val="22"/>
        </w:rPr>
        <w:t xml:space="preserve">Education </w:t>
      </w:r>
      <w:commentRangeEnd w:id="1"/>
      <w:r w:rsidRPr="00650BEC">
        <w:rPr>
          <w:rStyle w:val="CommentReference"/>
          <w:rFonts w:ascii="Arial" w:hAnsi="Arial" w:cs="Arial"/>
          <w:sz w:val="22"/>
          <w:szCs w:val="22"/>
        </w:rPr>
        <w:commentReference w:id="1"/>
      </w:r>
      <w:r w:rsidRPr="00650BEC">
        <w:rPr>
          <w:rFonts w:ascii="Arial" w:hAnsi="Arial" w:cs="Arial"/>
          <w:b/>
          <w:sz w:val="22"/>
          <w:szCs w:val="22"/>
        </w:rPr>
        <w:t>and Training</w:t>
      </w:r>
    </w:p>
    <w:p w14:paraId="575BC348" w14:textId="77777777" w:rsidR="00E73B6C" w:rsidRPr="00650BEC" w:rsidRDefault="00E73B6C">
      <w:pPr>
        <w:contextualSpacing/>
        <w:rPr>
          <w:rFonts w:ascii="Arial" w:hAnsi="Arial" w:cs="Arial"/>
          <w:b/>
          <w:sz w:val="22"/>
          <w:szCs w:val="22"/>
        </w:rPr>
      </w:pPr>
    </w:p>
    <w:p w14:paraId="472F639F" w14:textId="77777777" w:rsidR="00E73B6C" w:rsidRPr="00650BEC" w:rsidRDefault="00E73B6C" w:rsidP="00E73B6C">
      <w:pPr>
        <w:ind w:firstLine="720"/>
        <w:rPr>
          <w:rFonts w:ascii="Arial" w:hAnsi="Arial" w:cs="Arial"/>
          <w:bCs/>
          <w:sz w:val="22"/>
          <w:szCs w:val="22"/>
        </w:rPr>
      </w:pPr>
      <w:r w:rsidRPr="00650BEC">
        <w:rPr>
          <w:rFonts w:ascii="Arial" w:hAnsi="Arial" w:cs="Arial"/>
          <w:sz w:val="22"/>
          <w:szCs w:val="22"/>
        </w:rPr>
        <w:t xml:space="preserve">The traineeship model has four main components: 1) core coursework in ecology, evolution, statistics, GIS, and related areas, 2) two-week field courses focused on particular groups of organisms, 3) intensive workshops in skills, and 4) internships. The </w:t>
      </w:r>
      <w:r w:rsidRPr="00650BEC">
        <w:rPr>
          <w:rFonts w:ascii="Arial" w:hAnsi="Arial" w:cs="Arial"/>
          <w:b/>
          <w:sz w:val="22"/>
          <w:szCs w:val="22"/>
        </w:rPr>
        <w:t>core coursework</w:t>
      </w:r>
      <w:r w:rsidRPr="00650BEC">
        <w:rPr>
          <w:rFonts w:ascii="Arial" w:hAnsi="Arial" w:cs="Arial"/>
          <w:sz w:val="22"/>
          <w:szCs w:val="22"/>
        </w:rPr>
        <w:t xml:space="preserve"> builds on existing UT courses spanning three modular areas. The core biology is supported by traditional graduate student offerings across departments. Existing technological training courses include </w:t>
      </w:r>
      <w:r w:rsidRPr="00650BEC">
        <w:rPr>
          <w:rFonts w:ascii="Arial" w:hAnsi="Arial" w:cs="Arial"/>
          <w:bCs/>
          <w:sz w:val="22"/>
          <w:szCs w:val="22"/>
        </w:rPr>
        <w:t xml:space="preserve">ENVE 561 - Climate and Environmental Informatics, GEOG 517 - Geographic Information Management and Processing, and EPP 622 – </w:t>
      </w:r>
      <w:proofErr w:type="spellStart"/>
      <w:r w:rsidRPr="00650BEC">
        <w:rPr>
          <w:rFonts w:ascii="Arial" w:hAnsi="Arial" w:cs="Arial"/>
          <w:bCs/>
          <w:sz w:val="22"/>
          <w:szCs w:val="22"/>
        </w:rPr>
        <w:t>Bioinformatic</w:t>
      </w:r>
      <w:proofErr w:type="spellEnd"/>
      <w:r w:rsidRPr="00650BEC">
        <w:rPr>
          <w:rFonts w:ascii="Arial" w:hAnsi="Arial" w:cs="Arial"/>
          <w:bCs/>
          <w:sz w:val="22"/>
          <w:szCs w:val="22"/>
        </w:rPr>
        <w:t xml:space="preserve"> Applications. Courses in the third area, management and assessment, include EDAM 560 – Grant Writing and Project Management, ENMG 536 - Project Management, and ENMG 541 - Managing Change and Improvement in Technical Organizations.</w:t>
      </w:r>
      <w:r w:rsidRPr="00650BEC">
        <w:rPr>
          <w:rFonts w:ascii="Arial" w:hAnsi="Arial" w:cs="Arial"/>
          <w:b/>
          <w:bCs/>
          <w:sz w:val="22"/>
          <w:szCs w:val="22"/>
        </w:rPr>
        <w:t xml:space="preserve"> </w:t>
      </w:r>
      <w:r w:rsidRPr="00650BEC">
        <w:rPr>
          <w:rFonts w:ascii="Arial" w:hAnsi="Arial" w:cs="Arial"/>
          <w:bCs/>
          <w:sz w:val="22"/>
          <w:szCs w:val="22"/>
        </w:rPr>
        <w:t xml:space="preserve">More targeted graduate courses depending on the needs of the trainees may also be utilized. Capitalizing on established courses helps make the program more sustainable after its funding runs out and exposes trainees to students and instructors from a variety of perspectives. </w:t>
      </w:r>
      <w:r w:rsidRPr="00650BEC">
        <w:rPr>
          <w:rFonts w:ascii="Arial" w:hAnsi="Arial" w:cs="Arial"/>
          <w:b/>
          <w:bCs/>
          <w:sz w:val="22"/>
          <w:szCs w:val="22"/>
        </w:rPr>
        <w:t>Field courses</w:t>
      </w:r>
      <w:r w:rsidRPr="00650BEC">
        <w:rPr>
          <w:rFonts w:ascii="Arial" w:hAnsi="Arial" w:cs="Arial"/>
          <w:bCs/>
          <w:sz w:val="22"/>
          <w:szCs w:val="22"/>
        </w:rPr>
        <w:t xml:space="preserve"> are key ways to promote learning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McLaughlin and Johnson 2006)</w:t>
      </w:r>
      <w:r w:rsidRPr="00650BEC">
        <w:rPr>
          <w:rFonts w:ascii="Arial" w:hAnsi="Arial" w:cs="Arial"/>
          <w:sz w:val="22"/>
          <w:szCs w:val="22"/>
        </w:rPr>
        <w:fldChar w:fldCharType="end"/>
      </w:r>
      <w:r w:rsidRPr="00650BEC">
        <w:rPr>
          <w:rFonts w:ascii="Arial" w:hAnsi="Arial" w:cs="Arial"/>
          <w:sz w:val="22"/>
          <w:szCs w:val="22"/>
        </w:rPr>
        <w:t xml:space="preserve"> and UTK faculty have experience teaching in field courses for a variety of organisms. </w:t>
      </w:r>
      <w:r w:rsidRPr="00650BEC">
        <w:rPr>
          <w:rFonts w:ascii="Arial" w:hAnsi="Arial" w:cs="Arial"/>
          <w:b/>
          <w:sz w:val="22"/>
          <w:szCs w:val="22"/>
        </w:rPr>
        <w:t xml:space="preserve">Skills workshops </w:t>
      </w:r>
      <w:r w:rsidRPr="00650BEC">
        <w:rPr>
          <w:rFonts w:ascii="Arial" w:hAnsi="Arial" w:cs="Arial"/>
          <w:sz w:val="22"/>
          <w:szCs w:val="22"/>
        </w:rPr>
        <w:t xml:space="preserve">will be available online (through streaming and materials), following the models used by O’Meara (at several NIMBioS tutorials on computing, phylogenetics, R, and genetics, as well as an NSF CAREER grant-sponsored course) and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tutorials in next generation sequencing and bioinformatics as well as being a certified Software Carpentr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Wilson 2006)</w:t>
      </w:r>
      <w:r w:rsidRPr="00650BEC">
        <w:rPr>
          <w:rFonts w:ascii="Arial" w:hAnsi="Arial" w:cs="Arial"/>
          <w:sz w:val="22"/>
          <w:szCs w:val="22"/>
        </w:rPr>
        <w:fldChar w:fldCharType="end"/>
      </w:r>
      <w:r w:rsidRPr="00650BEC">
        <w:rPr>
          <w:rFonts w:ascii="Arial" w:hAnsi="Arial" w:cs="Arial"/>
          <w:sz w:val="22"/>
          <w:szCs w:val="22"/>
        </w:rPr>
        <w:t xml:space="preserve"> instructor). 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p>
    <w:p w14:paraId="37B2E084" w14:textId="77777777" w:rsidR="00E73B6C" w:rsidRPr="00650BEC" w:rsidRDefault="00E73B6C" w:rsidP="00E73B6C">
      <w:pPr>
        <w:rPr>
          <w:rFonts w:ascii="Arial" w:hAnsi="Arial" w:cs="Arial"/>
          <w:b/>
          <w:sz w:val="22"/>
          <w:szCs w:val="22"/>
        </w:rPr>
      </w:pPr>
    </w:p>
    <w:p w14:paraId="75749318" w14:textId="5B070760" w:rsidR="00E73B6C" w:rsidRPr="00650BEC" w:rsidRDefault="00E73B6C" w:rsidP="00E73B6C">
      <w:pPr>
        <w:rPr>
          <w:rFonts w:ascii="Arial" w:hAnsi="Arial" w:cs="Arial"/>
          <w:i/>
          <w:sz w:val="22"/>
          <w:szCs w:val="22"/>
        </w:rPr>
      </w:pPr>
      <w:r w:rsidRPr="00650BEC">
        <w:rPr>
          <w:rFonts w:ascii="Arial" w:hAnsi="Arial" w:cs="Arial"/>
          <w:i/>
          <w:sz w:val="22"/>
          <w:szCs w:val="22"/>
        </w:rPr>
        <w:t xml:space="preserve">STEM graduate population that will be served: </w:t>
      </w:r>
    </w:p>
    <w:p w14:paraId="24DE0BBA" w14:textId="143BF3DC"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is funded trainees: 15 PhD or Masters students funded with $30K stipends (plus tuition and benefits) for two years each. These students will make up the core of the program. The next tier are other UTK graduate students in the affiliated EEB, FWF, and EPP departments as well as students in related groups such as Earth and Planetary Sciences, Genome Sciences and Technology, and Geography. These students will participate in one or more of the field courses or skills workshops; over the five year life of the grant; we anticipate training between 30 and 100 students. The third tier consists of external participants who would attend in person a field course or skills workshop, pay some tuition/fee but have this cost supplemented by the grant. These participants could be academics, especially graduate students, from other institutions, land managers, </w:t>
      </w:r>
      <w:proofErr w:type="spellStart"/>
      <w:r w:rsidRPr="00650BEC">
        <w:rPr>
          <w:rFonts w:ascii="Arial" w:hAnsi="Arial" w:cs="Arial"/>
          <w:sz w:val="22"/>
          <w:szCs w:val="22"/>
        </w:rPr>
        <w:t>biocontrol</w:t>
      </w:r>
      <w:proofErr w:type="spellEnd"/>
      <w:r w:rsidRPr="00650BEC">
        <w:rPr>
          <w:rFonts w:ascii="Arial" w:hAnsi="Arial" w:cs="Arial"/>
          <w:sz w:val="22"/>
          <w:szCs w:val="22"/>
        </w:rPr>
        <w:t xml:space="preserve"> workers, agency employees, and other non-academics. These experiences would deepen connections between the program and the broader community, and importantly expose core and affiliate students to people successfully pursuing careers outside academia. The fourth population is people remotely making use of teaching materials. The audience size for this is uncertain, but available metrics indicate it could be quite large: NIMBioS online video tutorials can have hundreds of views, and O’Meara’s course website for his NSF-sponsored flipped phylogenetics methods course, which was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Default="00C111F1" w:rsidP="00C111F1">
      <w:pPr>
        <w:rPr>
          <w:rFonts w:ascii="Arial" w:hAnsi="Arial" w:cs="Arial"/>
          <w:sz w:val="22"/>
          <w:szCs w:val="22"/>
        </w:rPr>
      </w:pPr>
      <w:r>
        <w:rPr>
          <w:rFonts w:ascii="Arial" w:hAnsi="Arial" w:cs="Arial"/>
          <w:i/>
          <w:sz w:val="22"/>
          <w:szCs w:val="22"/>
        </w:rPr>
        <w:t>Internships</w:t>
      </w:r>
    </w:p>
    <w:p w14:paraId="79566E42" w14:textId="5218B6B8" w:rsidR="00C111F1" w:rsidRDefault="00C111F1" w:rsidP="00C111F1">
      <w:pPr>
        <w:ind w:firstLine="720"/>
        <w:rPr>
          <w:rFonts w:ascii="Arial" w:hAnsi="Arial" w:cs="Arial"/>
          <w:sz w:val="22"/>
          <w:szCs w:val="22"/>
        </w:rPr>
      </w:pPr>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We have coordinated with the following organizations for potential internships for our students</w:t>
      </w:r>
      <w:r w:rsidR="005554C2">
        <w:rPr>
          <w:rFonts w:ascii="Arial" w:hAnsi="Arial" w:cs="Arial"/>
          <w:sz w:val="22"/>
          <w:szCs w:val="22"/>
        </w:rPr>
        <w:t>:</w:t>
      </w:r>
    </w:p>
    <w:p w14:paraId="3443635B" w14:textId="7F7F8C91" w:rsidR="008A2396" w:rsidRPr="000119E4" w:rsidRDefault="000119E4" w:rsidP="00C111F1">
      <w:pPr>
        <w:ind w:firstLine="720"/>
        <w:rPr>
          <w:rFonts w:ascii="Arial" w:hAnsi="Arial" w:cs="Arial"/>
          <w:b/>
          <w:sz w:val="22"/>
          <w:szCs w:val="22"/>
        </w:rPr>
      </w:pPr>
      <w:r w:rsidRPr="000119E4">
        <w:rPr>
          <w:rFonts w:ascii="Arial" w:hAnsi="Arial" w:cs="Arial"/>
          <w:b/>
          <w:sz w:val="22"/>
          <w:szCs w:val="22"/>
          <w:highlight w:val="yellow"/>
        </w:rPr>
        <w:t>TABLE OF INTERNSHIPS</w:t>
      </w:r>
    </w:p>
    <w:p w14:paraId="765F7599" w14:textId="77777777" w:rsidR="00E73B6C" w:rsidRPr="00650BEC" w:rsidRDefault="00E73B6C" w:rsidP="00E73B6C">
      <w:pPr>
        <w:ind w:firstLine="720"/>
        <w:contextualSpacing/>
        <w:rPr>
          <w:rFonts w:ascii="Arial" w:hAnsi="Arial" w:cs="Arial"/>
          <w:sz w:val="22"/>
          <w:szCs w:val="22"/>
        </w:rPr>
      </w:pPr>
    </w:p>
    <w:p w14:paraId="294D2504" w14:textId="77777777" w:rsidR="001B0BC8" w:rsidRPr="00650BEC" w:rsidRDefault="001B0BC8">
      <w:pPr>
        <w:contextualSpacing/>
        <w:rPr>
          <w:rFonts w:ascii="Arial" w:hAnsi="Arial" w:cs="Arial"/>
          <w:b/>
          <w:sz w:val="22"/>
          <w:szCs w:val="22"/>
        </w:rPr>
      </w:pPr>
    </w:p>
    <w:p w14:paraId="6B1B00FA" w14:textId="3084493C" w:rsidR="001B0BC8" w:rsidRPr="00650BEC" w:rsidRDefault="001B0BC8">
      <w:pPr>
        <w:contextualSpacing/>
        <w:rPr>
          <w:rFonts w:ascii="Arial" w:hAnsi="Arial" w:cs="Arial"/>
          <w:b/>
          <w:sz w:val="22"/>
          <w:szCs w:val="22"/>
        </w:rPr>
      </w:pPr>
      <w:commentRangeStart w:id="2"/>
      <w:r w:rsidRPr="00650BEC">
        <w:rPr>
          <w:rFonts w:ascii="Arial" w:hAnsi="Arial" w:cs="Arial"/>
          <w:b/>
          <w:sz w:val="22"/>
          <w:szCs w:val="22"/>
        </w:rPr>
        <w:t xml:space="preserve">Major </w:t>
      </w:r>
      <w:commentRangeEnd w:id="2"/>
      <w:r w:rsidRPr="00650BEC">
        <w:rPr>
          <w:rStyle w:val="CommentReference"/>
          <w:rFonts w:ascii="Arial" w:hAnsi="Arial" w:cs="Arial"/>
          <w:sz w:val="22"/>
          <w:szCs w:val="22"/>
        </w:rPr>
        <w:commentReference w:id="2"/>
      </w:r>
      <w:r w:rsidRPr="00650BEC">
        <w:rPr>
          <w:rFonts w:ascii="Arial" w:hAnsi="Arial" w:cs="Arial"/>
          <w:b/>
          <w:sz w:val="22"/>
          <w:szCs w:val="22"/>
        </w:rPr>
        <w:t>Research Efforts</w:t>
      </w:r>
    </w:p>
    <w:p w14:paraId="399F54C8" w14:textId="77777777" w:rsidR="001B0BC8" w:rsidRPr="00650BEC" w:rsidRDefault="001B0BC8">
      <w:pPr>
        <w:contextualSpacing/>
        <w:rPr>
          <w:rFonts w:ascii="Arial" w:hAnsi="Arial" w:cs="Arial"/>
          <w:sz w:val="22"/>
          <w:szCs w:val="22"/>
        </w:rPr>
      </w:pPr>
    </w:p>
    <w:p w14:paraId="66AA02F0" w14:textId="77777777"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There will be three areas of catalyzed research. First will be research performed by students while studying at the University, both while funded as part of this grant and, for PhD students, while funded from other sources. Second will be research enabled through cross-disciplinary interactions fostered through this project. Third will be published research based on assessments of the program.</w:t>
      </w:r>
    </w:p>
    <w:p w14:paraId="63005AC4" w14:textId="62854BCE" w:rsidR="00327567" w:rsidRPr="00650BEC"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p>
    <w:p w14:paraId="233FB031" w14:textId="75EEBE1D" w:rsidR="001B0BC8" w:rsidRPr="00650BEC" w:rsidRDefault="001B0BC8" w:rsidP="001B0BC8">
      <w:pPr>
        <w:ind w:firstLine="720"/>
        <w:contextualSpacing/>
        <w:rPr>
          <w:rFonts w:ascii="Arial" w:hAnsi="Arial" w:cs="Arial"/>
          <w:sz w:val="22"/>
          <w:szCs w:val="22"/>
        </w:rPr>
      </w:pPr>
    </w:p>
    <w:p w14:paraId="5DFA4EB3" w14:textId="77777777" w:rsidR="001B0BC8" w:rsidRPr="00650BEC" w:rsidRDefault="001B0BC8">
      <w:pPr>
        <w:contextualSpacing/>
        <w:rPr>
          <w:rFonts w:ascii="Arial" w:hAnsi="Arial" w:cs="Arial"/>
          <w:sz w:val="22"/>
          <w:szCs w:val="22"/>
        </w:rPr>
      </w:pPr>
    </w:p>
    <w:p w14:paraId="657E8717" w14:textId="1A9F844A" w:rsidR="008F29F2" w:rsidRPr="00650BEC" w:rsidRDefault="008F29F2">
      <w:pPr>
        <w:contextualSpacing/>
        <w:rPr>
          <w:rFonts w:ascii="Arial" w:hAnsi="Arial" w:cs="Arial"/>
          <w:b/>
          <w:sz w:val="22"/>
          <w:szCs w:val="22"/>
        </w:rPr>
      </w:pPr>
      <w:commentRangeStart w:id="3"/>
      <w:r w:rsidRPr="00650BEC">
        <w:rPr>
          <w:rFonts w:ascii="Arial" w:hAnsi="Arial" w:cs="Arial"/>
          <w:b/>
          <w:sz w:val="22"/>
          <w:szCs w:val="22"/>
        </w:rPr>
        <w:t xml:space="preserve">Broader </w:t>
      </w:r>
      <w:commentRangeEnd w:id="3"/>
      <w:r w:rsidRPr="00650BEC">
        <w:rPr>
          <w:rStyle w:val="CommentReference"/>
          <w:rFonts w:ascii="Arial" w:hAnsi="Arial" w:cs="Arial"/>
          <w:sz w:val="22"/>
          <w:szCs w:val="22"/>
        </w:rPr>
        <w:commentReference w:id="3"/>
      </w:r>
      <w:r w:rsidRPr="00650BEC">
        <w:rPr>
          <w:rFonts w:ascii="Arial" w:hAnsi="Arial" w:cs="Arial"/>
          <w:b/>
          <w:sz w:val="22"/>
          <w:szCs w:val="22"/>
        </w:rPr>
        <w:t>Impacts</w:t>
      </w:r>
    </w:p>
    <w:p w14:paraId="53EFD827" w14:textId="77777777" w:rsidR="008F29F2" w:rsidRPr="00650BEC" w:rsidRDefault="008F29F2">
      <w:pPr>
        <w:contextualSpacing/>
        <w:rPr>
          <w:rFonts w:ascii="Arial" w:hAnsi="Arial" w:cs="Arial"/>
          <w:b/>
          <w:sz w:val="22"/>
          <w:szCs w:val="22"/>
        </w:rPr>
      </w:pPr>
    </w:p>
    <w:p w14:paraId="113F01D5" w14:textId="393604FF"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Sponsored student research projects will span a variety of biodiversity questions, likely ranging from alpha taxonomy to modeling population movement with climate change to studies of urban ecology.</w:t>
      </w:r>
    </w:p>
    <w:p w14:paraId="0ECB4A04" w14:textId="3DBC6A97" w:rsidR="007942DE" w:rsidRDefault="007942DE" w:rsidP="00B470EB">
      <w:pPr>
        <w:ind w:firstLine="720"/>
        <w:contextualSpacing/>
        <w:rPr>
          <w:rFonts w:ascii="Arial" w:hAnsi="Arial" w:cs="Arial"/>
          <w:sz w:val="22"/>
          <w:szCs w:val="22"/>
        </w:rPr>
      </w:pPr>
      <w:r>
        <w:rPr>
          <w:rFonts w:ascii="Arial" w:hAnsi="Arial" w:cs="Arial"/>
          <w:sz w:val="22"/>
          <w:szCs w:val="22"/>
        </w:rPr>
        <w:t xml:space="preserve">On a broader scale, despite some clear advantages of academia as a way of training more academics for knowledge creation and dissemination, </w:t>
      </w:r>
      <w:r w:rsidR="002F3838">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w:t>
      </w:r>
      <w:proofErr w:type="gramStart"/>
      <w:r w:rsidR="00AB4D94">
        <w:rPr>
          <w:rFonts w:ascii="Arial" w:hAnsi="Arial" w:cs="Arial"/>
          <w:sz w:val="22"/>
          <w:szCs w:val="22"/>
        </w:rPr>
        <w:t>small scale</w:t>
      </w:r>
      <w:proofErr w:type="gramEnd"/>
      <w:r w:rsidR="00AB4D94">
        <w:rPr>
          <w:rFonts w:ascii="Arial" w:hAnsi="Arial" w:cs="Arial"/>
          <w:sz w:val="22"/>
          <w:szCs w:val="22"/>
        </w:rPr>
        <w:t xml:space="preserve"> programs. 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Both the academic and non-academic paths have great value, but the latter needs much more emphasis. The triumphs and failures of this program, which will be communicated throughout the grant, will help be a prototype other programs can adopt when they choose to bring the same rigor and attention to non-academic paths as they do to academic ones.</w:t>
      </w:r>
    </w:p>
    <w:p w14:paraId="67DC0A7A" w14:textId="1DCE93D5" w:rsidR="005A1FF0" w:rsidRPr="00650BEC" w:rsidRDefault="005A1FF0" w:rsidP="00B470EB">
      <w:pPr>
        <w:ind w:firstLine="720"/>
        <w:contextualSpacing/>
        <w:rPr>
          <w:rFonts w:ascii="Arial" w:hAnsi="Arial" w:cs="Arial"/>
          <w:sz w:val="22"/>
          <w:szCs w:val="22"/>
        </w:rPr>
      </w:pPr>
      <w:bookmarkStart w:id="4" w:name="_GoBack"/>
      <w:bookmarkEnd w:id="4"/>
      <w:r>
        <w:rPr>
          <w:rFonts w:ascii="Arial" w:hAnsi="Arial" w:cs="Arial"/>
          <w:sz w:val="22"/>
          <w:szCs w:val="22"/>
        </w:rPr>
        <w:t xml:space="preserve">Finally, this is an unprecedented time of threats to biodiversity. We desperately need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15F1EB96" w:rsidR="008F29F2" w:rsidRPr="00650BEC" w:rsidRDefault="00FF25FD">
      <w:pPr>
        <w:contextualSpacing/>
        <w:rPr>
          <w:rFonts w:ascii="Arial" w:hAnsi="Arial" w:cs="Arial"/>
          <w:b/>
          <w:sz w:val="22"/>
          <w:szCs w:val="22"/>
        </w:rPr>
      </w:pPr>
      <w:commentRangeStart w:id="5"/>
      <w:r w:rsidRPr="00650BEC">
        <w:rPr>
          <w:rFonts w:ascii="Arial" w:hAnsi="Arial" w:cs="Arial"/>
          <w:b/>
          <w:sz w:val="22"/>
          <w:szCs w:val="22"/>
        </w:rPr>
        <w:t xml:space="preserve">Organization </w:t>
      </w:r>
      <w:commentRangeEnd w:id="5"/>
      <w:r w:rsidRPr="00650BEC">
        <w:rPr>
          <w:rStyle w:val="CommentReference"/>
          <w:rFonts w:ascii="Arial" w:hAnsi="Arial" w:cs="Arial"/>
          <w:sz w:val="22"/>
          <w:szCs w:val="22"/>
        </w:rPr>
        <w:commentReference w:id="5"/>
      </w:r>
      <w:r w:rsidRPr="00650BEC">
        <w:rPr>
          <w:rFonts w:ascii="Arial" w:hAnsi="Arial" w:cs="Arial"/>
          <w:b/>
          <w:sz w:val="22"/>
          <w:szCs w:val="22"/>
        </w:rPr>
        <w:t>and management</w:t>
      </w:r>
    </w:p>
    <w:p w14:paraId="1793A371" w14:textId="77777777" w:rsidR="00FF25FD" w:rsidRPr="00650BEC" w:rsidRDefault="00FF25FD">
      <w:pPr>
        <w:contextualSpacing/>
        <w:rPr>
          <w:rFonts w:ascii="Arial" w:hAnsi="Arial" w:cs="Arial"/>
          <w:b/>
          <w:sz w:val="22"/>
          <w:szCs w:val="22"/>
        </w:rPr>
      </w:pPr>
    </w:p>
    <w:p w14:paraId="5D53B285"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leadership team. They already are fairly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spans two involved departments, O’Meara has served on committees for PhD students of Moulton and Kalisz,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and so forth). O’Meara as PI will help ensure the project meets its goals, but the team member who will serve ideally as a bridge between communities, both in and off campus, will b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w:t>
      </w:r>
      <w:proofErr w:type="spellStart"/>
      <w:r w:rsidRPr="00650BEC">
        <w:rPr>
          <w:rFonts w:ascii="Arial" w:hAnsi="Arial" w:cs="Arial"/>
          <w:sz w:val="22"/>
          <w:szCs w:val="22"/>
        </w:rPr>
        <w:t>switchgrass</w:t>
      </w:r>
      <w:proofErr w:type="spellEnd"/>
      <w:r w:rsidRPr="00650BEC">
        <w:rPr>
          <w:rFonts w:ascii="Arial" w:hAnsi="Arial" w:cs="Arial"/>
          <w:sz w:val="22"/>
          <w:szCs w:val="22"/>
        </w:rPr>
        <w:t xml:space="preserve"> as a biofuel crop, oak savanna restoration, climate change vulnerability indices for conservation, and animal-mediated seed dispersal, and he is a joint appointee in the Department of Forestry, Wildlife, and Fisheries in the College of Agricultural Sciences &amp; Natural Resources and the Department of Ecology and Evolutionary Biology in the College of Arts and Sciences, both at the U. of Tennessee. He thus would be the ideal resource for students in this program, and will be receiving a month of summer salary per year to enable his time to be used for this. Note that while is his currently an assistant faculty member, he is expected to receive tenure by the start date of the grant. We envision hiring a half time staff person to serve as Project Coordinator. This person would report to </w:t>
      </w:r>
      <w:proofErr w:type="spellStart"/>
      <w:r w:rsidRPr="00650BEC">
        <w:rPr>
          <w:rFonts w:ascii="Arial" w:hAnsi="Arial" w:cs="Arial"/>
          <w:sz w:val="22"/>
          <w:szCs w:val="22"/>
        </w:rPr>
        <w:t>Kwit</w:t>
      </w:r>
      <w:proofErr w:type="spellEnd"/>
      <w:r w:rsidRPr="00650BEC">
        <w:rPr>
          <w:rFonts w:ascii="Arial" w:hAnsi="Arial" w:cs="Arial"/>
          <w:sz w:val="22"/>
          <w:szCs w:val="22"/>
        </w:rPr>
        <w:t xml:space="preserve"> and O’Meara, and would be responsible for overseeing steady progress of the students and handling connections between them and internship opportunities. Evaluations will be handled by East Main Evaluation and Consulting, LLC: Dr. Barbara Heath will be leading this group, but may be assisted by staff or interns within her group. </w:t>
      </w:r>
    </w:p>
    <w:p w14:paraId="6EF47440"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also have two social gatherings per year: one in February at the time of recruiting, and one at the end of the academic year. These will feature core students and their families, recruited applicants (in Feb.), the leadership team, and other members of the involved departments. We will also create a web site and chat room for the project. The chat room especially will allow participants to discuss issues as they arrive, celebrate successes, and ask for advice. The technology we would use today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 but we will use the equivalent at that time.</w:t>
      </w:r>
    </w:p>
    <w:p w14:paraId="6354E07D" w14:textId="77777777"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o set a floor such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students and thus have buy in. We will only admit students if we can assure them of funding until graduation (as long as they meet adequate progress guidelines). For Ecology &amp; Evolutionary Biology, this means that after their NRT funding expires Masters and PhD students will continue on guaranteed TA or RA lines, until graduation. For </w:t>
      </w:r>
      <w:r w:rsidR="00792B70">
        <w:rPr>
          <w:rFonts w:ascii="Arial" w:hAnsi="Arial" w:cs="Arial"/>
          <w:sz w:val="22"/>
          <w:szCs w:val="22"/>
        </w:rPr>
        <w:t>Entomology &amp; Plant Pathology</w:t>
      </w:r>
      <w:r w:rsidR="00352E9B">
        <w:rPr>
          <w:rFonts w:ascii="Arial" w:hAnsi="Arial" w:cs="Arial"/>
          <w:sz w:val="22"/>
          <w:szCs w:val="22"/>
        </w:rPr>
        <w:t xml:space="preserve"> and Forest</w:t>
      </w:r>
      <w:r w:rsidR="00792B70">
        <w:rPr>
          <w:rFonts w:ascii="Arial" w:hAnsi="Arial" w:cs="Arial"/>
          <w:sz w:val="22"/>
          <w:szCs w:val="22"/>
        </w:rPr>
        <w:t>ry, Fisheries, &amp; Wildlife, which have few TA lines, most admitted students will be Masters students expected to graduate in two years</w:t>
      </w:r>
      <w:r w:rsidR="002750C3">
        <w:rPr>
          <w:rFonts w:ascii="Arial" w:hAnsi="Arial" w:cs="Arial"/>
          <w:sz w:val="22"/>
          <w:szCs w:val="22"/>
        </w:rPr>
        <w:t xml:space="preserve"> unless their advisor has other sources of funding.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5FB11DA6" w:rsidR="00192026" w:rsidRDefault="00192026" w:rsidP="00192026">
      <w:pPr>
        <w:contextualSpacing/>
        <w:rPr>
          <w:rFonts w:ascii="Arial" w:hAnsi="Arial" w:cs="Arial"/>
          <w:b/>
          <w:i/>
          <w:sz w:val="22"/>
          <w:szCs w:val="22"/>
        </w:rPr>
      </w:pPr>
      <w:r w:rsidRPr="00192026">
        <w:rPr>
          <w:rFonts w:ascii="Arial" w:hAnsi="Arial" w:cs="Arial"/>
          <w:b/>
          <w:i/>
          <w:sz w:val="22"/>
          <w:szCs w:val="22"/>
        </w:rPr>
        <w:t>Coordination with a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3D32B6E9" w:rsidR="00E860D8" w:rsidRDefault="00343756" w:rsidP="00192026">
      <w:pPr>
        <w:ind w:firstLine="720"/>
        <w:contextualSpacing/>
        <w:rPr>
          <w:rFonts w:ascii="Arial" w:hAnsi="Arial" w:cs="Arial"/>
          <w:sz w:val="22"/>
          <w:szCs w:val="22"/>
        </w:rPr>
      </w:pPr>
      <w:commentRangeStart w:id="6"/>
      <w:r w:rsidRPr="0096113F">
        <w:rPr>
          <w:rFonts w:ascii="Arial" w:hAnsi="Arial" w:cs="Arial"/>
          <w:sz w:val="22"/>
          <w:szCs w:val="22"/>
          <w:highlight w:val="yellow"/>
        </w:rPr>
        <w:t xml:space="preserve">We will coordinate with </w:t>
      </w:r>
      <w:proofErr w:type="gramStart"/>
      <w:r w:rsidRPr="0096113F">
        <w:rPr>
          <w:rFonts w:ascii="Arial" w:hAnsi="Arial" w:cs="Arial"/>
          <w:sz w:val="22"/>
          <w:szCs w:val="22"/>
          <w:highlight w:val="yellow"/>
        </w:rPr>
        <w:t>higher level</w:t>
      </w:r>
      <w:proofErr w:type="gramEnd"/>
      <w:r w:rsidRPr="0096113F">
        <w:rPr>
          <w:rFonts w:ascii="Arial" w:hAnsi="Arial" w:cs="Arial"/>
          <w:sz w:val="22"/>
          <w:szCs w:val="22"/>
          <w:highlight w:val="yellow"/>
        </w:rPr>
        <w:t xml:space="preserve"> administrators in two ways. The first is informal: we will invite them to our two annual social events so they can form connections with our students and our external partners. </w:t>
      </w:r>
      <w:r w:rsidR="00AD7484" w:rsidRPr="0096113F">
        <w:rPr>
          <w:rFonts w:ascii="Arial" w:hAnsi="Arial" w:cs="Arial"/>
          <w:sz w:val="22"/>
          <w:szCs w:val="22"/>
          <w:highlight w:val="yellow"/>
        </w:rPr>
        <w:t>The second is through annual, public reports describing grant progress and institutional successes and deficiencies that would be forwarded to the Dean of each involved College. For example, retention data are important in assessing how the program is working: it is a waste of resources to train a student and have her or him leave the program due to some program deficiency. The University as a whole does not track this for graduate students; our involved departments do, but this is something that should be changed on an institutional level.</w:t>
      </w:r>
      <w:r w:rsidR="00AD7484">
        <w:rPr>
          <w:rFonts w:ascii="Arial" w:hAnsi="Arial" w:cs="Arial"/>
          <w:sz w:val="22"/>
          <w:szCs w:val="22"/>
        </w:rPr>
        <w:t xml:space="preserve"> </w:t>
      </w:r>
      <w:commentRangeEnd w:id="6"/>
      <w:r w:rsidR="0096113F">
        <w:rPr>
          <w:rStyle w:val="CommentReference"/>
        </w:rPr>
        <w:commentReference w:id="6"/>
      </w:r>
    </w:p>
    <w:p w14:paraId="289D1137" w14:textId="77777777" w:rsidR="008D1D6D" w:rsidRDefault="008D1D6D" w:rsidP="00192026">
      <w:pPr>
        <w:ind w:firstLine="720"/>
        <w:contextualSpacing/>
        <w:rPr>
          <w:rFonts w:ascii="Arial" w:hAnsi="Arial" w:cs="Arial"/>
          <w:sz w:val="22"/>
          <w:szCs w:val="22"/>
        </w:rPr>
      </w:pPr>
    </w:p>
    <w:p w14:paraId="2CAA3AEE" w14:textId="19A38F09" w:rsidR="008D1D6D" w:rsidRDefault="008D1D6D" w:rsidP="008D1D6D">
      <w:pPr>
        <w:contextualSpacing/>
        <w:rPr>
          <w:rFonts w:ascii="Arial" w:hAnsi="Arial" w:cs="Arial"/>
          <w:b/>
          <w:i/>
          <w:sz w:val="22"/>
          <w:szCs w:val="22"/>
        </w:rPr>
      </w:pPr>
      <w:r w:rsidRPr="00570589">
        <w:rPr>
          <w:rFonts w:ascii="Arial" w:hAnsi="Arial" w:cs="Arial"/>
          <w:b/>
          <w:i/>
          <w:sz w:val="22"/>
          <w:szCs w:val="22"/>
        </w:rPr>
        <w:t>Project roles</w:t>
      </w:r>
    </w:p>
    <w:p w14:paraId="02C54C5E" w14:textId="798879F4" w:rsidR="00570589" w:rsidRDefault="00570589" w:rsidP="0075551D">
      <w:pPr>
        <w:pStyle w:val="ListParagraph"/>
        <w:numPr>
          <w:ilvl w:val="0"/>
          <w:numId w:val="2"/>
        </w:numPr>
        <w:rPr>
          <w:rFonts w:ascii="Arial" w:hAnsi="Arial" w:cs="Arial"/>
          <w:sz w:val="22"/>
          <w:szCs w:val="22"/>
        </w:rPr>
      </w:pPr>
      <w:r w:rsidRPr="0075551D">
        <w:rPr>
          <w:rFonts w:ascii="Arial" w:hAnsi="Arial" w:cs="Arial"/>
          <w:i/>
          <w:sz w:val="22"/>
          <w:szCs w:val="22"/>
        </w:rPr>
        <w:t>Program c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08A00BE5"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r w:rsidR="00B4414F">
        <w:rPr>
          <w:rFonts w:ascii="Arial" w:hAnsi="Arial" w:cs="Arial"/>
          <w:sz w:val="22"/>
          <w:szCs w:val="22"/>
        </w:rPr>
        <w:t xml:space="preserve"> His involvement is part of UT’s investment for sustainability.</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 xml:space="preserve">Co-PI </w:t>
      </w:r>
      <w:proofErr w:type="spellStart"/>
      <w:r w:rsidRPr="00292947">
        <w:rPr>
          <w:rFonts w:ascii="Arial" w:hAnsi="Arial" w:cs="Arial"/>
          <w:i/>
          <w:sz w:val="22"/>
          <w:szCs w:val="22"/>
        </w:rPr>
        <w:t>Kwit</w:t>
      </w:r>
      <w:proofErr w:type="spellEnd"/>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22F86880" w14:textId="0F8E1539"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Stanton,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p>
    <w:p w14:paraId="62FB8CED" w14:textId="47985764"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first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03CA6F56"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These will be the funded students who will engage with the program, its training, and internships.</w:t>
      </w:r>
    </w:p>
    <w:p w14:paraId="0E94451A" w14:textId="7303DEEF"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These are other students at the U. of Tennessee who will take classes through this NRT.</w:t>
      </w:r>
    </w:p>
    <w:p w14:paraId="24DF11F4" w14:textId="32AC6DD1"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students</w:t>
      </w:r>
      <w:r w:rsidR="00B4414F">
        <w:rPr>
          <w:rFonts w:ascii="Arial" w:hAnsi="Arial" w:cs="Arial"/>
          <w:sz w:val="22"/>
          <w:szCs w:val="22"/>
        </w:rPr>
        <w:t>: These are members of the community who would take workshops through the NRT.</w:t>
      </w:r>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p>
    <w:p w14:paraId="55ECD787" w14:textId="276C3CEB" w:rsidR="00B01201" w:rsidRPr="00F06997" w:rsidRDefault="00AE7CEF" w:rsidP="0075551D">
      <w:pPr>
        <w:pStyle w:val="ListParagraph"/>
        <w:numPr>
          <w:ilvl w:val="0"/>
          <w:numId w:val="2"/>
        </w:numPr>
        <w:rPr>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2299F1DB" w14:textId="77777777" w:rsidR="001D36A4" w:rsidRDefault="001D36A4" w:rsidP="00FF25FD">
      <w:pPr>
        <w:ind w:firstLine="720"/>
        <w:contextualSpacing/>
        <w:rPr>
          <w:rFonts w:ascii="Arial" w:hAnsi="Arial" w:cs="Arial"/>
          <w:sz w:val="22"/>
          <w:szCs w:val="22"/>
        </w:rPr>
      </w:pPr>
    </w:p>
    <w:p w14:paraId="06E021D9" w14:textId="77777777" w:rsidR="001D36A4" w:rsidRPr="00192026" w:rsidRDefault="001D36A4" w:rsidP="00D307F5">
      <w:pPr>
        <w:contextualSpacing/>
        <w:rPr>
          <w:rFonts w:ascii="Arial" w:hAnsi="Arial" w:cs="Arial"/>
          <w:b/>
          <w:i/>
          <w:sz w:val="22"/>
          <w:szCs w:val="22"/>
        </w:rPr>
      </w:pPr>
      <w:r w:rsidRPr="00192026">
        <w:rPr>
          <w:rFonts w:ascii="Arial" w:hAnsi="Arial" w:cs="Arial"/>
          <w:b/>
          <w:i/>
          <w:sz w:val="22"/>
          <w:szCs w:val="22"/>
        </w:rPr>
        <w:t>Sustainment plan</w:t>
      </w:r>
    </w:p>
    <w:p w14:paraId="331CB695" w14:textId="6515325E" w:rsidR="00FF25FD" w:rsidRPr="00650BEC" w:rsidRDefault="001D36A4" w:rsidP="00FF25FD">
      <w:pPr>
        <w:ind w:firstLine="720"/>
        <w:contextualSpacing/>
        <w:rPr>
          <w:rFonts w:ascii="Arial" w:hAnsi="Arial" w:cs="Arial"/>
          <w:b/>
          <w:sz w:val="22"/>
          <w:szCs w:val="22"/>
        </w:rPr>
      </w:pPr>
      <w:commentRangeStart w:id="7"/>
      <w:r w:rsidRPr="005C36F9">
        <w:rPr>
          <w:rFonts w:ascii="Arial" w:hAnsi="Arial" w:cs="Arial"/>
          <w:sz w:val="22"/>
          <w:szCs w:val="22"/>
          <w:highlight w:val="yellow"/>
        </w:rPr>
        <w:t xml:space="preserve">Sustaining the program </w:t>
      </w:r>
      <w:r w:rsidR="00D307F5" w:rsidRPr="005C36F9">
        <w:rPr>
          <w:rFonts w:ascii="Arial" w:hAnsi="Arial" w:cs="Arial"/>
          <w:sz w:val="22"/>
          <w:szCs w:val="22"/>
          <w:highlight w:val="yellow"/>
        </w:rPr>
        <w:t>after the conclusion of NSF funding is key.</w:t>
      </w:r>
      <w:r w:rsidR="00A6076C" w:rsidRPr="005C36F9">
        <w:rPr>
          <w:rFonts w:ascii="Arial" w:hAnsi="Arial" w:cs="Arial"/>
          <w:sz w:val="22"/>
          <w:szCs w:val="22"/>
          <w:highlight w:val="yellow"/>
        </w:rPr>
        <w:t xml:space="preserve"> First, the involved departments will continue funding the NRT trainees </w:t>
      </w:r>
      <w:r w:rsidR="00FC6185" w:rsidRPr="005C36F9">
        <w:rPr>
          <w:rFonts w:ascii="Arial" w:hAnsi="Arial" w:cs="Arial"/>
          <w:sz w:val="22"/>
          <w:szCs w:val="22"/>
          <w:highlight w:val="yellow"/>
        </w:rPr>
        <w:t>in the same manner as regular trainees, assuming adequate</w:t>
      </w:r>
      <w:r w:rsidR="00B13D04" w:rsidRPr="005C36F9">
        <w:rPr>
          <w:rFonts w:ascii="Arial" w:hAnsi="Arial" w:cs="Arial"/>
          <w:sz w:val="22"/>
          <w:szCs w:val="22"/>
          <w:highlight w:val="yellow"/>
        </w:rPr>
        <w:t xml:space="preserve"> progress, once the grant ends. </w:t>
      </w:r>
      <w:r w:rsidR="002D4D4F" w:rsidRPr="005C36F9">
        <w:rPr>
          <w:rFonts w:ascii="Arial" w:hAnsi="Arial" w:cs="Arial"/>
          <w:sz w:val="22"/>
          <w:szCs w:val="22"/>
          <w:highlight w:val="yellow"/>
        </w:rPr>
        <w:t xml:space="preserve">The long term vision is that the this new traineeship gradually becomes integrated into regular graduate training: </w:t>
      </w:r>
      <w:r w:rsidR="00961429" w:rsidRPr="005C36F9">
        <w:rPr>
          <w:rFonts w:ascii="Arial" w:hAnsi="Arial" w:cs="Arial"/>
          <w:sz w:val="22"/>
          <w:szCs w:val="22"/>
          <w:highlight w:val="yellow"/>
        </w:rPr>
        <w:t xml:space="preserve">as faculty and students see the benefits of biodiversity training for careers </w:t>
      </w:r>
      <w:r w:rsidR="00B75B9F" w:rsidRPr="005C36F9">
        <w:rPr>
          <w:rFonts w:ascii="Arial" w:hAnsi="Arial" w:cs="Arial"/>
          <w:sz w:val="22"/>
          <w:szCs w:val="22"/>
          <w:highlight w:val="yellow"/>
        </w:rPr>
        <w:t>outside academia</w:t>
      </w:r>
      <w:r w:rsidR="00961429" w:rsidRPr="005C36F9">
        <w:rPr>
          <w:rFonts w:ascii="Arial" w:hAnsi="Arial" w:cs="Arial"/>
          <w:sz w:val="22"/>
          <w:szCs w:val="22"/>
          <w:highlight w:val="yellow"/>
        </w:rPr>
        <w:t xml:space="preserve">, cultural expectations of the programs will </w:t>
      </w:r>
      <w:r w:rsidR="00B75B9F" w:rsidRPr="005C36F9">
        <w:rPr>
          <w:rFonts w:ascii="Arial" w:hAnsi="Arial" w:cs="Arial"/>
          <w:sz w:val="22"/>
          <w:szCs w:val="22"/>
          <w:highlight w:val="yellow"/>
        </w:rPr>
        <w:t xml:space="preserve">shift. In the same way training for academic careers is currently the default, and which thrives despite lack of NSF funding </w:t>
      </w:r>
      <w:r w:rsidR="00952289" w:rsidRPr="005C36F9">
        <w:rPr>
          <w:rFonts w:ascii="Arial" w:hAnsi="Arial" w:cs="Arial"/>
          <w:sz w:val="22"/>
          <w:szCs w:val="22"/>
          <w:highlight w:val="yellow"/>
        </w:rPr>
        <w:t xml:space="preserve">explicitly </w:t>
      </w:r>
      <w:r w:rsidR="00B75B9F" w:rsidRPr="005C36F9">
        <w:rPr>
          <w:rFonts w:ascii="Arial" w:hAnsi="Arial" w:cs="Arial"/>
          <w:sz w:val="22"/>
          <w:szCs w:val="22"/>
          <w:highlight w:val="yellow"/>
        </w:rPr>
        <w:t xml:space="preserve">for this, </w:t>
      </w:r>
      <w:r w:rsidR="00952289" w:rsidRPr="005C36F9">
        <w:rPr>
          <w:rFonts w:ascii="Arial" w:hAnsi="Arial" w:cs="Arial"/>
          <w:sz w:val="22"/>
          <w:szCs w:val="22"/>
          <w:highlight w:val="yellow"/>
        </w:rPr>
        <w:t>we expect our training model to diffuse through the relevant programs.</w:t>
      </w:r>
      <w:r w:rsidR="00847BA7" w:rsidRPr="005C36F9">
        <w:rPr>
          <w:rFonts w:ascii="Arial" w:hAnsi="Arial" w:cs="Arial"/>
          <w:sz w:val="22"/>
          <w:szCs w:val="22"/>
          <w:highlight w:val="yellow"/>
        </w:rPr>
        <w:t xml:space="preserve"> Similarly, tasks that will be undertaken by the Program Coordinator to start will devolve to the graduate coordinators of each department</w:t>
      </w:r>
      <w:r w:rsidR="00303713" w:rsidRPr="005C36F9">
        <w:rPr>
          <w:rFonts w:ascii="Arial" w:hAnsi="Arial" w:cs="Arial"/>
          <w:sz w:val="22"/>
          <w:szCs w:val="22"/>
          <w:highlight w:val="yellow"/>
        </w:rPr>
        <w:t>.</w:t>
      </w:r>
      <w:r w:rsidR="00303713">
        <w:rPr>
          <w:rFonts w:ascii="Arial" w:hAnsi="Arial" w:cs="Arial"/>
          <w:sz w:val="22"/>
          <w:szCs w:val="22"/>
        </w:rPr>
        <w:t xml:space="preserve"> </w:t>
      </w:r>
      <w:commentRangeEnd w:id="7"/>
      <w:r w:rsidR="005C36F9">
        <w:rPr>
          <w:rStyle w:val="CommentReference"/>
        </w:rPr>
        <w:commentReference w:id="7"/>
      </w:r>
    </w:p>
    <w:p w14:paraId="7CE7A28B" w14:textId="77777777" w:rsidR="00FF25FD" w:rsidRPr="00650BEC" w:rsidRDefault="00FF25FD">
      <w:pPr>
        <w:contextualSpacing/>
        <w:rPr>
          <w:rFonts w:ascii="Arial" w:hAnsi="Arial" w:cs="Arial"/>
          <w:b/>
          <w:sz w:val="22"/>
          <w:szCs w:val="22"/>
        </w:rPr>
      </w:pPr>
    </w:p>
    <w:p w14:paraId="77127856" w14:textId="1B297B5E" w:rsidR="008F29F2" w:rsidRPr="00650BEC" w:rsidRDefault="001C4EE3">
      <w:pPr>
        <w:contextualSpacing/>
        <w:rPr>
          <w:rFonts w:ascii="Arial" w:hAnsi="Arial" w:cs="Arial"/>
          <w:b/>
          <w:sz w:val="22"/>
          <w:szCs w:val="22"/>
        </w:rPr>
      </w:pPr>
      <w:commentRangeStart w:id="8"/>
      <w:r w:rsidRPr="00650BEC">
        <w:rPr>
          <w:rFonts w:ascii="Arial" w:hAnsi="Arial" w:cs="Arial"/>
          <w:b/>
          <w:sz w:val="22"/>
          <w:szCs w:val="22"/>
        </w:rPr>
        <w:t>Recruitment</w:t>
      </w:r>
      <w:commentRangeEnd w:id="8"/>
      <w:r w:rsidRPr="00650BEC">
        <w:rPr>
          <w:rStyle w:val="CommentReference"/>
          <w:rFonts w:ascii="Arial" w:hAnsi="Arial" w:cs="Arial"/>
          <w:sz w:val="22"/>
          <w:szCs w:val="22"/>
        </w:rPr>
        <w:commentReference w:id="8"/>
      </w:r>
      <w:r w:rsidRPr="00650BEC">
        <w:rPr>
          <w:rFonts w:ascii="Arial" w:hAnsi="Arial" w:cs="Arial"/>
          <w:b/>
          <w:sz w:val="22"/>
          <w:szCs w:val="22"/>
        </w:rPr>
        <w:t>, Mentoring, and Retention</w:t>
      </w:r>
    </w:p>
    <w:p w14:paraId="216E84EA" w14:textId="77777777" w:rsidR="001C4EE3" w:rsidRDefault="001C4EE3">
      <w:pPr>
        <w:contextualSpacing/>
        <w:rPr>
          <w:rFonts w:ascii="Arial" w:hAnsi="Arial" w:cs="Arial"/>
          <w:b/>
          <w:sz w:val="22"/>
          <w:szCs w:val="22"/>
        </w:rPr>
      </w:pPr>
    </w:p>
    <w:p w14:paraId="0C5B7BB6" w14:textId="0F1526CC"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2CA59EDB" w14:textId="217E7AA0" w:rsidR="002E13D9" w:rsidRPr="002E13D9" w:rsidRDefault="002E13D9" w:rsidP="002703FC">
      <w:pPr>
        <w:ind w:firstLine="720"/>
        <w:contextualSpacing/>
        <w:rPr>
          <w:rFonts w:ascii="Arial" w:hAnsi="Arial" w:cs="Arial"/>
          <w:sz w:val="22"/>
          <w:szCs w:val="22"/>
        </w:rPr>
      </w:pPr>
      <w:r w:rsidRPr="002703FC">
        <w:rPr>
          <w:rFonts w:ascii="Arial" w:hAnsi="Arial" w:cs="Arial"/>
          <w:b/>
          <w:i/>
          <w:sz w:val="22"/>
          <w:szCs w:val="22"/>
        </w:rPr>
        <w:t>Recruitment:</w:t>
      </w:r>
      <w:r w:rsidRPr="002E13D9">
        <w:rPr>
          <w:rFonts w:ascii="Arial" w:hAnsi="Arial" w:cs="Arial"/>
          <w:sz w:val="22"/>
          <w:szCs w:val="22"/>
        </w:rPr>
        <w:t xml:space="preserve"> 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w:t>
      </w:r>
      <w:proofErr w:type="gramStart"/>
      <w:r w:rsidR="009D1F58">
        <w:rPr>
          <w:rFonts w:ascii="Arial" w:hAnsi="Arial" w:cs="Arial"/>
          <w:sz w:val="22"/>
          <w:szCs w:val="22"/>
        </w:rPr>
        <w:t>focus on training students for careers outside academia, which can result in higher starting salaries (______) and far less uncertainty in career outcome and locale after graduation (____), will help broaden</w:t>
      </w:r>
      <w:proofErr w:type="gramEnd"/>
      <w:r w:rsidR="009D1F58">
        <w:rPr>
          <w:rFonts w:ascii="Arial" w:hAnsi="Arial" w:cs="Arial"/>
          <w:sz w:val="22"/>
          <w:szCs w:val="22"/>
        </w:rPr>
        <w:t xml:space="preserve"> our set of participants (______). </w:t>
      </w: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EBE7F69" w:rsidR="002E13D9" w:rsidRPr="002E13D9" w:rsidRDefault="005F70ED" w:rsidP="002E13D9">
      <w:pPr>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w:t>
      </w:r>
      <w:proofErr w:type="gramStart"/>
      <w:r w:rsidR="002E13D9" w:rsidRPr="002E13D9">
        <w:rPr>
          <w:rFonts w:ascii="Arial" w:hAnsi="Arial" w:cs="Arial"/>
          <w:sz w:val="22"/>
          <w:szCs w:val="22"/>
        </w:rPr>
        <w:t>Brothers is</w:t>
      </w:r>
      <w:proofErr w:type="gramEnd"/>
      <w:r w:rsidR="002E13D9" w:rsidRPr="002E13D9">
        <w:rPr>
          <w:rFonts w:ascii="Arial" w:hAnsi="Arial" w:cs="Arial"/>
          <w:sz w:val="22"/>
          <w:szCs w:val="22"/>
        </w:rPr>
        <w:t xml:space="preserve"> on several boards related to diversity and graduate student training, including UT’s NIH-funded Program for Excellence and Equity in Research (PEER).</w:t>
      </w:r>
    </w:p>
    <w:p w14:paraId="57F27935" w14:textId="1D7CC3DC" w:rsidR="00722D78" w:rsidRDefault="00722D78" w:rsidP="00722D78">
      <w:pPr>
        <w:ind w:firstLine="720"/>
        <w:contextualSpacing/>
        <w:rPr>
          <w:rFonts w:ascii="Arial" w:hAnsi="Arial" w:cs="Arial"/>
          <w:bCs/>
          <w:sz w:val="22"/>
          <w:szCs w:val="22"/>
        </w:rPr>
      </w:pPr>
      <w:r w:rsidRPr="002703FC">
        <w:rPr>
          <w:rFonts w:ascii="Arial" w:hAnsi="Arial" w:cs="Arial"/>
          <w:b/>
          <w:bCs/>
          <w:i/>
          <w:sz w:val="22"/>
          <w:szCs w:val="22"/>
        </w:rPr>
        <w:t>Mentoring and retention</w:t>
      </w:r>
      <w:r w:rsidRPr="00650BEC">
        <w:rPr>
          <w:rFonts w:ascii="Arial" w:hAnsi="Arial" w:cs="Arial"/>
          <w:bCs/>
          <w:sz w:val="22"/>
          <w:szCs w:val="22"/>
        </w:rPr>
        <w:t xml:space="preserve"> will build on the strengths of our programs. 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The EEB department has also created its own tracking software to monitor grad student progress towards degree and to automatically highlight potential issues while building up a long term, secure, database of progress and outcomes. Data-intensive approaches such as these can identify problems early while also making programmatic assessment more rigorous for reports to grant agencies or higher administrative levels within the University. Core trainees will be mentored through standard committee structures but also through annual meetings with the trainee program coordinator (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19CF7D5B"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Trainees’ mentorship and mentoring activities to be developed. One of these activities is a weekly discourse session, modeled on a PEER initiative to increase the number of exceptional underrepresented students graduating with doctoral degrees in STEM disciplines at UT. Another activity will help students develop an individual development plan and monitor their progress toward accomplishing their goals.</w:t>
      </w:r>
    </w:p>
    <w:p w14:paraId="09A78C37" w14:textId="3C2988B9" w:rsidR="002E13D9" w:rsidRPr="002E13D9" w:rsidRDefault="002E13D9" w:rsidP="002E13D9">
      <w:pPr>
        <w:contextualSpacing/>
        <w:rPr>
          <w:rFonts w:ascii="Arial" w:hAnsi="Arial" w:cs="Arial"/>
          <w:sz w:val="22"/>
          <w:szCs w:val="22"/>
        </w:rPr>
      </w:pPr>
      <w:r w:rsidRPr="002E13D9">
        <w:rPr>
          <w:rFonts w:ascii="Arial" w:hAnsi="Arial" w:cs="Arial"/>
          <w:sz w:val="22"/>
          <w:szCs w:val="22"/>
          <w:u w:val="single"/>
        </w:rPr>
        <w:t>Retention</w:t>
      </w:r>
      <w:r w:rsidRPr="002E13D9">
        <w:rPr>
          <w:rFonts w:ascii="Arial" w:hAnsi="Arial" w:cs="Arial"/>
          <w:sz w:val="22"/>
          <w:szCs w:val="22"/>
        </w:rPr>
        <w:t>: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6BDF12E2" w:rsidR="008F29F2" w:rsidRPr="00650BEC" w:rsidRDefault="003F40E5">
      <w:pPr>
        <w:contextualSpacing/>
        <w:rPr>
          <w:rFonts w:ascii="Arial" w:hAnsi="Arial" w:cs="Arial"/>
          <w:b/>
          <w:sz w:val="22"/>
          <w:szCs w:val="22"/>
        </w:rPr>
      </w:pPr>
      <w:r w:rsidRPr="00650BEC">
        <w:rPr>
          <w:rFonts w:ascii="Arial" w:hAnsi="Arial" w:cs="Arial"/>
          <w:b/>
          <w:sz w:val="22"/>
          <w:szCs w:val="22"/>
        </w:rPr>
        <w:t xml:space="preserve">Performance </w:t>
      </w:r>
      <w:commentRangeStart w:id="9"/>
      <w:r w:rsidRPr="00650BEC">
        <w:rPr>
          <w:rFonts w:ascii="Arial" w:hAnsi="Arial" w:cs="Arial"/>
          <w:b/>
          <w:sz w:val="22"/>
          <w:szCs w:val="22"/>
        </w:rPr>
        <w:t>Assessment</w:t>
      </w:r>
      <w:commentRangeEnd w:id="9"/>
      <w:r w:rsidRPr="00650BEC">
        <w:rPr>
          <w:rStyle w:val="CommentReference"/>
          <w:rFonts w:ascii="Arial" w:hAnsi="Arial" w:cs="Arial"/>
          <w:sz w:val="22"/>
          <w:szCs w:val="22"/>
        </w:rPr>
        <w:commentReference w:id="9"/>
      </w:r>
      <w:r w:rsidRPr="00650BEC">
        <w:rPr>
          <w:rFonts w:ascii="Arial" w:hAnsi="Arial" w:cs="Arial"/>
          <w:b/>
          <w:sz w:val="22"/>
          <w:szCs w:val="22"/>
        </w:rPr>
        <w:t xml:space="preserve"> / Project Evaluation</w:t>
      </w:r>
    </w:p>
    <w:p w14:paraId="7CA9676A" w14:textId="0D3F988D" w:rsidR="00957E60" w:rsidRPr="00650BEC" w:rsidRDefault="00957E60" w:rsidP="00354D23">
      <w:pPr>
        <w:ind w:firstLine="720"/>
        <w:contextualSpacing/>
        <w:rPr>
          <w:rFonts w:ascii="Arial" w:hAnsi="Arial" w:cs="Arial"/>
          <w:sz w:val="22"/>
          <w:szCs w:val="22"/>
        </w:rPr>
      </w:pPr>
      <w:r w:rsidRPr="00650BEC">
        <w:rPr>
          <w:rFonts w:ascii="Arial" w:hAnsi="Arial" w:cs="Arial"/>
          <w:sz w:val="22"/>
          <w:szCs w:val="22"/>
        </w:rPr>
        <w:t xml:space="preserve">External evaluation will come from East Main Evaluation and Consulting, LLC, a group with experience with evaluating NSF-funded and other projects, including serving as the external evaluator for the </w:t>
      </w:r>
      <w:proofErr w:type="spellStart"/>
      <w:r w:rsidRPr="00650BEC">
        <w:rPr>
          <w:rFonts w:ascii="Arial" w:hAnsi="Arial" w:cs="Arial"/>
          <w:sz w:val="22"/>
          <w:szCs w:val="22"/>
        </w:rPr>
        <w:t>iPlant</w:t>
      </w:r>
      <w:proofErr w:type="spellEnd"/>
      <w:r w:rsidRPr="00650BEC">
        <w:rPr>
          <w:rFonts w:ascii="Arial" w:hAnsi="Arial" w:cs="Arial"/>
          <w:sz w:val="22"/>
          <w:szCs w:val="22"/>
        </w:rPr>
        <w:t xml:space="preserve"> / </w:t>
      </w:r>
      <w:proofErr w:type="spellStart"/>
      <w:r w:rsidRPr="00650BEC">
        <w:rPr>
          <w:rFonts w:ascii="Arial" w:hAnsi="Arial" w:cs="Arial"/>
          <w:sz w:val="22"/>
          <w:szCs w:val="22"/>
        </w:rPr>
        <w:t>CyVerse</w:t>
      </w:r>
      <w:proofErr w:type="spellEnd"/>
      <w:r w:rsidRPr="00650BEC">
        <w:rPr>
          <w:rFonts w:ascii="Arial" w:hAnsi="Arial" w:cs="Arial"/>
          <w:sz w:val="22"/>
          <w:szCs w:val="22"/>
        </w:rPr>
        <w:t xml:space="preserv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Pr="00650BEC">
        <w:rPr>
          <w:rFonts w:ascii="Arial" w:hAnsi="Arial" w:cs="Arial"/>
          <w:sz w:val="22"/>
          <w:szCs w:val="22"/>
        </w:rPr>
        <w:fldChar w:fldCharType="separate"/>
      </w:r>
      <w:r w:rsidRPr="00650BEC">
        <w:rPr>
          <w:rFonts w:ascii="Arial" w:hAnsi="Arial" w:cs="Arial"/>
          <w:sz w:val="22"/>
          <w:szCs w:val="22"/>
        </w:rPr>
        <w:t>Gault et al. (2010)</w:t>
      </w:r>
      <w:r w:rsidRPr="00650BEC">
        <w:rPr>
          <w:rFonts w:ascii="Arial" w:hAnsi="Arial" w:cs="Arial"/>
          <w:sz w:val="22"/>
          <w:szCs w:val="22"/>
        </w:rPr>
        <w:fldChar w:fldCharType="end"/>
      </w:r>
      <w:r w:rsidRPr="00650BEC">
        <w:rPr>
          <w:rFonts w:ascii="Arial" w:hAnsi="Arial" w:cs="Arial"/>
          <w:sz w:val="22"/>
          <w:szCs w:val="22"/>
        </w:rPr>
        <w:t xml:space="preserve">) as well as qualitative impressions. This will allow </w:t>
      </w:r>
      <w:proofErr w:type="gramStart"/>
      <w:r w:rsidRPr="00650BEC">
        <w:rPr>
          <w:rFonts w:ascii="Arial" w:hAnsi="Arial" w:cs="Arial"/>
          <w:sz w:val="22"/>
          <w:szCs w:val="22"/>
        </w:rPr>
        <w:t>fine tuning</w:t>
      </w:r>
      <w:proofErr w:type="gramEnd"/>
      <w:r w:rsidRPr="00650BEC">
        <w:rPr>
          <w:rFonts w:ascii="Arial" w:hAnsi="Arial" w:cs="Arial"/>
          <w:sz w:val="22"/>
          <w:szCs w:val="22"/>
        </w:rPr>
        <w:t xml:space="preserve">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t>
      </w:r>
    </w:p>
    <w:p w14:paraId="09F156B5" w14:textId="77777777" w:rsidR="00957E60" w:rsidRPr="00650BEC" w:rsidRDefault="00957E60" w:rsidP="00957E60">
      <w:pPr>
        <w:ind w:firstLine="720"/>
        <w:contextualSpacing/>
        <w:rPr>
          <w:rFonts w:ascii="Arial" w:hAnsi="Arial" w:cs="Arial"/>
          <w:sz w:val="22"/>
          <w:szCs w:val="22"/>
        </w:rPr>
      </w:pPr>
      <w:r w:rsidRPr="00650BEC">
        <w:rPr>
          <w:rFonts w:ascii="Arial" w:hAnsi="Arial" w:cs="Arial"/>
          <w:sz w:val="22"/>
          <w:szCs w:val="22"/>
        </w:rPr>
        <w: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t>
      </w:r>
    </w:p>
    <w:p w14:paraId="062265B7" w14:textId="77777777" w:rsidR="00957E60" w:rsidRPr="00650BEC" w:rsidRDefault="00957E60" w:rsidP="00957E60">
      <w:pPr>
        <w:ind w:firstLine="720"/>
        <w:contextualSpacing/>
        <w:rPr>
          <w:rFonts w:ascii="Arial" w:hAnsi="Arial" w:cs="Arial"/>
          <w:sz w:val="22"/>
          <w:szCs w:val="22"/>
        </w:rPr>
      </w:pPr>
    </w:p>
    <w:p w14:paraId="1BA0335C" w14:textId="77777777" w:rsidR="003F40E5" w:rsidRPr="00650BEC" w:rsidRDefault="003F40E5">
      <w:pPr>
        <w:contextualSpacing/>
        <w:rPr>
          <w:rFonts w:ascii="Arial" w:hAnsi="Arial" w:cs="Arial"/>
          <w:b/>
          <w:sz w:val="22"/>
          <w:szCs w:val="22"/>
        </w:rPr>
      </w:pPr>
    </w:p>
    <w:p w14:paraId="67E4465C" w14:textId="75ED1D0C" w:rsidR="003F40E5" w:rsidRPr="00650BEC" w:rsidRDefault="003F40E5">
      <w:pPr>
        <w:contextualSpacing/>
        <w:rPr>
          <w:rFonts w:ascii="Arial" w:hAnsi="Arial" w:cs="Arial"/>
          <w:b/>
          <w:sz w:val="22"/>
          <w:szCs w:val="22"/>
        </w:rPr>
      </w:pPr>
      <w:r w:rsidRPr="00650BEC">
        <w:rPr>
          <w:rFonts w:ascii="Arial" w:hAnsi="Arial" w:cs="Arial"/>
          <w:b/>
          <w:sz w:val="22"/>
          <w:szCs w:val="22"/>
        </w:rPr>
        <w:t xml:space="preserve">Recent Student </w:t>
      </w:r>
      <w:commentRangeStart w:id="10"/>
      <w:r w:rsidRPr="00650BEC">
        <w:rPr>
          <w:rFonts w:ascii="Arial" w:hAnsi="Arial" w:cs="Arial"/>
          <w:b/>
          <w:sz w:val="22"/>
          <w:szCs w:val="22"/>
        </w:rPr>
        <w:t xml:space="preserve">Training </w:t>
      </w:r>
      <w:commentRangeEnd w:id="10"/>
      <w:r w:rsidRPr="00650BEC">
        <w:rPr>
          <w:rStyle w:val="CommentReference"/>
          <w:rFonts w:ascii="Arial" w:hAnsi="Arial" w:cs="Arial"/>
          <w:sz w:val="22"/>
          <w:szCs w:val="22"/>
        </w:rPr>
        <w:commentReference w:id="10"/>
      </w:r>
      <w:r w:rsidRPr="00650BEC">
        <w:rPr>
          <w:rFonts w:ascii="Arial" w:hAnsi="Arial" w:cs="Arial"/>
          <w:b/>
          <w:sz w:val="22"/>
          <w:szCs w:val="22"/>
        </w:rPr>
        <w:t>Experiences</w:t>
      </w:r>
    </w:p>
    <w:p w14:paraId="3ECA6763" w14:textId="77777777" w:rsidR="003F40E5" w:rsidRPr="00650BEC" w:rsidRDefault="003F40E5">
      <w:pPr>
        <w:contextualSpacing/>
        <w:rPr>
          <w:rFonts w:ascii="Arial" w:hAnsi="Arial" w:cs="Arial"/>
          <w:b/>
          <w:sz w:val="22"/>
          <w:szCs w:val="22"/>
        </w:rPr>
      </w:pPr>
    </w:p>
    <w:p w14:paraId="6BBB1755" w14:textId="77777777" w:rsidR="003F40E5" w:rsidRPr="00650BEC"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D in ecology and evolutionary biology as well as a Masters in statistics this semester, another recently received a DDIG award and is on track for graduation on schedule, and a fourth recently took his PhD qualifying exam. The two students planning to finish this semester have decided to pursue careers outside of academia, and enrolled in and successfully completed a program to earn a Masters in statistics while in a PhD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24805EA1" w14:textId="77777777" w:rsidR="003F40E5" w:rsidRPr="00650BEC" w:rsidRDefault="003F40E5">
      <w:pPr>
        <w:contextualSpacing/>
        <w:rPr>
          <w:rFonts w:ascii="Arial" w:hAnsi="Arial" w:cs="Arial"/>
          <w:b/>
          <w:sz w:val="22"/>
          <w:szCs w:val="22"/>
        </w:rPr>
      </w:pPr>
    </w:p>
    <w:p w14:paraId="627E5653" w14:textId="77777777" w:rsidR="003F40E5" w:rsidRPr="00650BEC" w:rsidRDefault="003F40E5">
      <w:pPr>
        <w:contextualSpacing/>
        <w:rPr>
          <w:rFonts w:ascii="Arial" w:hAnsi="Arial" w:cs="Arial"/>
          <w:b/>
          <w:sz w:val="22"/>
          <w:szCs w:val="22"/>
        </w:rPr>
      </w:pPr>
    </w:p>
    <w:p w14:paraId="78F92C2B" w14:textId="77777777" w:rsidR="003F40E5" w:rsidRPr="00650BEC" w:rsidRDefault="003F40E5">
      <w:pPr>
        <w:contextualSpacing/>
        <w:rPr>
          <w:rFonts w:ascii="Arial" w:hAnsi="Arial" w:cs="Arial"/>
          <w:b/>
          <w:sz w:val="22"/>
          <w:szCs w:val="22"/>
        </w:rPr>
      </w:pPr>
    </w:p>
    <w:p w14:paraId="1536377C" w14:textId="3C9D6D5C" w:rsidR="0066647E" w:rsidRPr="00650BEC" w:rsidRDefault="00A97F5F">
      <w:pPr>
        <w:contextualSpacing/>
        <w:rPr>
          <w:rFonts w:ascii="Arial" w:hAnsi="Arial" w:cs="Arial"/>
          <w:b/>
          <w:sz w:val="22"/>
          <w:szCs w:val="22"/>
        </w:rPr>
      </w:pPr>
      <w:r w:rsidRPr="00650BEC">
        <w:rPr>
          <w:rFonts w:ascii="Arial" w:hAnsi="Arial" w:cs="Arial"/>
          <w:b/>
          <w:sz w:val="22"/>
          <w:szCs w:val="22"/>
        </w:rPr>
        <w:t xml:space="preserve">Results from </w:t>
      </w:r>
      <w:commentRangeStart w:id="11"/>
      <w:r w:rsidRPr="00650BEC">
        <w:rPr>
          <w:rFonts w:ascii="Arial" w:hAnsi="Arial" w:cs="Arial"/>
          <w:b/>
          <w:sz w:val="22"/>
          <w:szCs w:val="22"/>
        </w:rPr>
        <w:t xml:space="preserve">Prior </w:t>
      </w:r>
      <w:commentRangeEnd w:id="11"/>
      <w:r w:rsidRPr="00650BEC">
        <w:rPr>
          <w:rStyle w:val="CommentReference"/>
          <w:rFonts w:ascii="Arial" w:hAnsi="Arial" w:cs="Arial"/>
          <w:sz w:val="22"/>
          <w:szCs w:val="22"/>
        </w:rPr>
        <w:commentReference w:id="11"/>
      </w:r>
      <w:r w:rsidRPr="00650BEC">
        <w:rPr>
          <w:rFonts w:ascii="Arial" w:hAnsi="Arial" w:cs="Arial"/>
          <w:b/>
          <w:sz w:val="22"/>
          <w:szCs w:val="22"/>
        </w:rPr>
        <w:t>Support</w:t>
      </w:r>
    </w:p>
    <w:p w14:paraId="3B07FDB9" w14:textId="77777777" w:rsidR="00A97F5F" w:rsidRPr="00650BEC" w:rsidRDefault="00A97F5F">
      <w:pPr>
        <w:contextualSpacing/>
        <w:rPr>
          <w:rFonts w:ascii="Arial" w:hAnsi="Arial" w:cs="Arial"/>
          <w:b/>
          <w:sz w:val="22"/>
          <w:szCs w:val="22"/>
        </w:rPr>
      </w:pPr>
    </w:p>
    <w:p w14:paraId="3E277358" w14:textId="77777777" w:rsidR="00964FB4" w:rsidRPr="00650BEC" w:rsidRDefault="00964FB4">
      <w:pPr>
        <w:contextualSpacing/>
        <w:rPr>
          <w:rFonts w:ascii="Arial" w:hAnsi="Arial" w:cs="Arial"/>
          <w:b/>
          <w:sz w:val="22"/>
          <w:szCs w:val="22"/>
        </w:rPr>
      </w:pPr>
    </w:p>
    <w:p w14:paraId="07876D07" w14:textId="3C2776F9" w:rsidR="00964FB4" w:rsidRPr="00650BEC" w:rsidRDefault="00964FB4">
      <w:pPr>
        <w:rPr>
          <w:rFonts w:ascii="Arial" w:hAnsi="Arial" w:cs="Arial"/>
          <w:b/>
          <w:sz w:val="22"/>
          <w:szCs w:val="22"/>
        </w:rPr>
      </w:pPr>
      <w:r w:rsidRPr="00650BEC">
        <w:rPr>
          <w:rFonts w:ascii="Arial" w:hAnsi="Arial" w:cs="Arial"/>
          <w:b/>
          <w:sz w:val="22"/>
          <w:szCs w:val="22"/>
        </w:rPr>
        <w:br w:type="page"/>
      </w:r>
    </w:p>
    <w:p w14:paraId="510C05BF" w14:textId="77777777" w:rsidR="00964FB4" w:rsidRPr="00650BEC" w:rsidRDefault="00964FB4">
      <w:pPr>
        <w:contextualSpacing/>
        <w:rPr>
          <w:rFonts w:ascii="Arial" w:hAnsi="Arial" w:cs="Arial"/>
          <w:b/>
          <w:sz w:val="22"/>
          <w:szCs w:val="22"/>
        </w:rPr>
      </w:pPr>
    </w:p>
    <w:p w14:paraId="00DA87BA" w14:textId="77777777" w:rsidR="000050BC" w:rsidRPr="000050BC" w:rsidRDefault="00964FB4" w:rsidP="000050BC">
      <w:pPr>
        <w:pStyle w:val="EndNoteBibliography"/>
        <w:ind w:left="720" w:hanging="720"/>
        <w:rPr>
          <w:noProof/>
        </w:rPr>
      </w:pPr>
      <w:r w:rsidRPr="00650BEC">
        <w:rPr>
          <w:rFonts w:ascii="Arial" w:hAnsi="Arial" w:cs="Arial"/>
          <w:b/>
          <w:sz w:val="22"/>
          <w:szCs w:val="22"/>
        </w:rPr>
        <w:fldChar w:fldCharType="begin"/>
      </w:r>
      <w:r w:rsidRPr="00650BEC">
        <w:rPr>
          <w:rFonts w:ascii="Arial" w:hAnsi="Arial" w:cs="Arial"/>
          <w:b/>
          <w:sz w:val="22"/>
          <w:szCs w:val="22"/>
        </w:rPr>
        <w:instrText xml:space="preserve"> ADDIN EN.REFLIST </w:instrText>
      </w:r>
      <w:r w:rsidRPr="00650BEC">
        <w:rPr>
          <w:rFonts w:ascii="Arial" w:hAnsi="Arial" w:cs="Arial"/>
          <w:b/>
          <w:sz w:val="22"/>
          <w:szCs w:val="22"/>
        </w:rPr>
        <w:fldChar w:fldCharType="separate"/>
      </w:r>
      <w:r w:rsidR="000050BC" w:rsidRPr="000050BC">
        <w:rPr>
          <w:noProof/>
        </w:rPr>
        <w:t xml:space="preserve">Agnarsson, I., and M. Kuntner. 2007. Taxonomy in a changing world: Seeking solutions for a science in crisis. Systematic Biology </w:t>
      </w:r>
      <w:r w:rsidR="000050BC" w:rsidRPr="000050BC">
        <w:rPr>
          <w:b/>
          <w:noProof/>
        </w:rPr>
        <w:t>56</w:t>
      </w:r>
      <w:r w:rsidR="000050BC" w:rsidRPr="000050BC">
        <w:rPr>
          <w:noProof/>
        </w:rPr>
        <w:t>:531-539.</w:t>
      </w:r>
    </w:p>
    <w:p w14:paraId="366D4019" w14:textId="77777777" w:rsidR="000050BC" w:rsidRPr="000050BC" w:rsidRDefault="000050BC" w:rsidP="000050BC">
      <w:pPr>
        <w:pStyle w:val="EndNoteBibliography"/>
        <w:ind w:left="720" w:hanging="720"/>
        <w:rPr>
          <w:noProof/>
        </w:rPr>
      </w:pPr>
      <w:r w:rsidRPr="000050BC">
        <w:rPr>
          <w:noProof/>
        </w:rPr>
        <w:t xml:space="preserve">Editors. 2014. Editorial: There is life after academia. Nature </w:t>
      </w:r>
      <w:r w:rsidRPr="000050BC">
        <w:rPr>
          <w:b/>
          <w:noProof/>
        </w:rPr>
        <w:t>513</w:t>
      </w:r>
      <w:r w:rsidRPr="000050BC">
        <w:rPr>
          <w:noProof/>
        </w:rPr>
        <w:t>:5.</w:t>
      </w:r>
    </w:p>
    <w:p w14:paraId="784FE4B1" w14:textId="77777777" w:rsidR="000050BC" w:rsidRPr="000050BC" w:rsidRDefault="000050BC" w:rsidP="000050BC">
      <w:pPr>
        <w:pStyle w:val="EndNoteBibliography"/>
        <w:ind w:left="720" w:hanging="720"/>
        <w:rPr>
          <w:noProof/>
        </w:rPr>
      </w:pPr>
      <w:r w:rsidRPr="000050BC">
        <w:rPr>
          <w:noProof/>
        </w:rPr>
        <w:t xml:space="preserve">Gault, J., E. Leach, and M. Duey. 2010. Effects of business internships on job marketability: the employers' perspective. Education+ Training </w:t>
      </w:r>
      <w:r w:rsidRPr="000050BC">
        <w:rPr>
          <w:b/>
          <w:noProof/>
        </w:rPr>
        <w:t>52</w:t>
      </w:r>
      <w:r w:rsidRPr="000050BC">
        <w:rPr>
          <w:noProof/>
        </w:rPr>
        <w:t>:76-88.</w:t>
      </w:r>
    </w:p>
    <w:p w14:paraId="0AD60082" w14:textId="77777777" w:rsidR="000050BC" w:rsidRPr="000050BC" w:rsidRDefault="000050BC" w:rsidP="000050BC">
      <w:pPr>
        <w:pStyle w:val="EndNoteBibliography"/>
        <w:ind w:left="720" w:hanging="720"/>
        <w:rPr>
          <w:noProof/>
        </w:rPr>
      </w:pPr>
      <w:r w:rsidRPr="000050BC">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0050BC">
        <w:rPr>
          <w:b/>
          <w:noProof/>
        </w:rPr>
        <w:t>13</w:t>
      </w:r>
      <w:r w:rsidRPr="000050BC">
        <w:rPr>
          <w:noProof/>
        </w:rPr>
        <w:t>:65-85.</w:t>
      </w:r>
    </w:p>
    <w:p w14:paraId="5667153B" w14:textId="77777777" w:rsidR="000050BC" w:rsidRPr="000050BC" w:rsidRDefault="000050BC" w:rsidP="000050BC">
      <w:pPr>
        <w:pStyle w:val="EndNoteBibliography"/>
        <w:ind w:left="720" w:hanging="720"/>
        <w:rPr>
          <w:noProof/>
        </w:rPr>
      </w:pPr>
      <w:r w:rsidRPr="000050BC">
        <w:rPr>
          <w:noProof/>
        </w:rPr>
        <w:t xml:space="preserve">Paini, D. R., A. W. Sheppard, D. C. Cook, P. J. De Barro, S. P. Worner, and M. B. Thomas. 2016. Global threat to agriculture from invasive species. Proceedings of the National Academy of Sciences </w:t>
      </w:r>
      <w:r w:rsidRPr="000050BC">
        <w:rPr>
          <w:b/>
          <w:noProof/>
        </w:rPr>
        <w:t>113</w:t>
      </w:r>
      <w:r w:rsidRPr="000050BC">
        <w:rPr>
          <w:noProof/>
        </w:rPr>
        <w:t>:7575-7579.</w:t>
      </w:r>
    </w:p>
    <w:p w14:paraId="7B515BF2" w14:textId="77777777" w:rsidR="000050BC" w:rsidRPr="000050BC" w:rsidRDefault="000050BC" w:rsidP="000050BC">
      <w:pPr>
        <w:pStyle w:val="EndNoteBibliography"/>
        <w:ind w:left="720" w:hanging="720"/>
        <w:rPr>
          <w:noProof/>
        </w:rPr>
      </w:pPr>
      <w:r w:rsidRPr="000050BC">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0050BC">
        <w:rPr>
          <w:b/>
          <w:noProof/>
        </w:rPr>
        <w:t>64</w:t>
      </w:r>
      <w:r w:rsidRPr="000050BC">
        <w:rPr>
          <w:noProof/>
        </w:rPr>
        <w:t>:300-310.</w:t>
      </w:r>
    </w:p>
    <w:p w14:paraId="13C27BC9" w14:textId="77777777" w:rsidR="000050BC" w:rsidRPr="000050BC" w:rsidRDefault="000050BC" w:rsidP="000050BC">
      <w:pPr>
        <w:pStyle w:val="EndNoteBibliography"/>
        <w:ind w:left="720" w:hanging="720"/>
        <w:rPr>
          <w:noProof/>
        </w:rPr>
      </w:pPr>
      <w:r w:rsidRPr="000050BC">
        <w:rPr>
          <w:noProof/>
        </w:rPr>
        <w:t xml:space="preserve">Wilson, G. 2006. Software carpentry. Computing in Science &amp; Engineering </w:t>
      </w:r>
      <w:r w:rsidRPr="000050BC">
        <w:rPr>
          <w:b/>
          <w:noProof/>
        </w:rPr>
        <w:t>8</w:t>
      </w:r>
      <w:r w:rsidRPr="000050BC">
        <w:rPr>
          <w:noProof/>
        </w:rPr>
        <w:t>:66.</w:t>
      </w:r>
    </w:p>
    <w:p w14:paraId="7E794360" w14:textId="7B4150B7" w:rsidR="00A97F5F" w:rsidRPr="00650BEC" w:rsidRDefault="00964FB4">
      <w:pPr>
        <w:contextualSpacing/>
        <w:rPr>
          <w:rFonts w:ascii="Arial" w:hAnsi="Arial" w:cs="Arial"/>
          <w:b/>
          <w:sz w:val="22"/>
          <w:szCs w:val="22"/>
        </w:rPr>
      </w:pPr>
      <w:r w:rsidRPr="00650BEC">
        <w:rPr>
          <w:rFonts w:ascii="Arial" w:hAnsi="Arial" w:cs="Arial"/>
          <w:b/>
          <w:sz w:val="22"/>
          <w:szCs w:val="22"/>
        </w:rPr>
        <w:fldChar w:fldCharType="end"/>
      </w:r>
    </w:p>
    <w:sectPr w:rsidR="00A97F5F" w:rsidRPr="00650BEC" w:rsidSect="00AC56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Meara, Brian C" w:date="2017-01-13T01:47:00Z" w:initials="OBC">
    <w:p w14:paraId="19024425" w14:textId="77777777" w:rsidR="00847BA7" w:rsidRPr="001E572D" w:rsidRDefault="00847BA7" w:rsidP="00853D59">
      <w:pPr>
        <w:rPr>
          <w:rFonts w:ascii="Calibri" w:eastAsia="Times New Roman" w:hAnsi="Calibri" w:cs="Times New Roman"/>
          <w:color w:val="000000"/>
          <w:sz w:val="20"/>
          <w:szCs w:val="20"/>
        </w:rPr>
      </w:pPr>
      <w:r>
        <w:rPr>
          <w:rStyle w:val="CommentReference"/>
        </w:rPr>
        <w:annotationRef/>
      </w:r>
      <w:r w:rsidRPr="001E572D">
        <w:rPr>
          <w:rFonts w:ascii="Calibri" w:eastAsia="Times New Roman" w:hAnsi="Calibri" w:cs="Times New Roman"/>
          <w:b/>
          <w:bCs/>
          <w:color w:val="000000"/>
          <w:sz w:val="20"/>
          <w:szCs w:val="20"/>
        </w:rPr>
        <w:t>4b. Theme, Vision, and Goals</w:t>
      </w:r>
      <w:r w:rsidRPr="001E572D">
        <w:rPr>
          <w:rFonts w:ascii="Calibri" w:eastAsia="Times New Roman" w:hAnsi="Calibri" w:cs="Times New Roman"/>
          <w:color w:val="000000"/>
          <w:sz w:val="20"/>
          <w:szCs w:val="20"/>
        </w:rPr>
        <w:t>: Describe overarching</w:t>
      </w:r>
      <w:r w:rsidRPr="001E572D">
        <w:rPr>
          <w:rFonts w:ascii="Calibri" w:eastAsia="Times New Roman" w:hAnsi="Calibri" w:cs="Times New Roman"/>
          <w:b/>
          <w:bCs/>
          <w:color w:val="000000"/>
          <w:sz w:val="20"/>
          <w:szCs w:val="20"/>
        </w:rPr>
        <w:t xml:space="preserve"> theme, vision, and goals</w:t>
      </w:r>
      <w:r w:rsidRPr="001E572D">
        <w:rPr>
          <w:rFonts w:ascii="Calibri" w:eastAsia="Times New Roman" w:hAnsi="Calibri" w:cs="Times New Roman"/>
          <w:color w:val="000000"/>
          <w:sz w:val="20"/>
          <w:szCs w:val="20"/>
        </w:rPr>
        <w:t xml:space="preserve"> with a focus on</w:t>
      </w:r>
      <w:r w:rsidRPr="001E572D">
        <w:rPr>
          <w:rFonts w:ascii="Calibri" w:eastAsia="Times New Roman" w:hAnsi="Calibri" w:cs="Times New Roman"/>
          <w:b/>
          <w:bCs/>
          <w:color w:val="000000"/>
          <w:sz w:val="20"/>
          <w:szCs w:val="20"/>
        </w:rPr>
        <w:t xml:space="preserve"> implementing new approaches </w:t>
      </w:r>
      <w:r w:rsidRPr="001E572D">
        <w:rPr>
          <w:rFonts w:ascii="Calibri" w:eastAsia="Times New Roman" w:hAnsi="Calibri" w:cs="Times New Roman"/>
          <w:color w:val="000000"/>
          <w:sz w:val="20"/>
          <w:szCs w:val="20"/>
        </w:rPr>
        <w:t xml:space="preserve">to training of STEM graduate students in the targeted high priority interdisciplinary research area, through a comprehensive traineeship. </w:t>
      </w:r>
      <w:r w:rsidRPr="001E572D">
        <w:rPr>
          <w:rFonts w:ascii="Calibri" w:eastAsia="Times New Roman" w:hAnsi="Calibri" w:cs="Times New Roman"/>
          <w:b/>
          <w:bCs/>
          <w:color w:val="000000"/>
          <w:sz w:val="20"/>
          <w:szCs w:val="20"/>
        </w:rPr>
        <w:t>Identify potential of NRT project to provide appreciable and meaningful added value</w:t>
      </w:r>
      <w:r w:rsidRPr="001E572D">
        <w:rPr>
          <w:rFonts w:ascii="Calibri" w:eastAsia="Times New Roman" w:hAnsi="Calibri" w:cs="Times New Roman"/>
          <w:color w:val="000000"/>
          <w:sz w:val="20"/>
          <w:szCs w:val="20"/>
        </w:rPr>
        <w:t xml:space="preserve"> to current degree programs and methods of graduate training at the institution(s). </w:t>
      </w:r>
      <w:r w:rsidRPr="001E572D">
        <w:rPr>
          <w:rFonts w:ascii="Calibri" w:eastAsia="Times New Roman" w:hAnsi="Calibri" w:cs="Times New Roman"/>
          <w:b/>
          <w:bCs/>
          <w:color w:val="000000"/>
          <w:sz w:val="20"/>
          <w:szCs w:val="20"/>
        </w:rPr>
        <w:t>Emphasize the graduate training needs in project’s thematic research field</w:t>
      </w:r>
      <w:r w:rsidRPr="001E572D">
        <w:rPr>
          <w:rFonts w:ascii="Calibri" w:eastAsia="Times New Roman" w:hAnsi="Calibri" w:cs="Times New Roman"/>
          <w:color w:val="000000"/>
          <w:sz w:val="20"/>
          <w:szCs w:val="20"/>
        </w:rPr>
        <w:t xml:space="preserve">, both at the host institution(s) and nationally. In addition, describe </w:t>
      </w:r>
      <w:r w:rsidRPr="001E572D">
        <w:rPr>
          <w:rFonts w:ascii="Calibri" w:eastAsia="Times New Roman" w:hAnsi="Calibri" w:cs="Times New Roman"/>
          <w:b/>
          <w:bCs/>
          <w:color w:val="000000"/>
          <w:sz w:val="20"/>
          <w:szCs w:val="20"/>
        </w:rPr>
        <w:t>the need for professionals with master’s and/or doctoral degree</w:t>
      </w:r>
      <w:r w:rsidRPr="001E572D">
        <w:rPr>
          <w:rFonts w:ascii="Calibri" w:eastAsia="Times New Roman" w:hAnsi="Calibri" w:cs="Times New Roman"/>
          <w:color w:val="000000"/>
          <w:sz w:val="20"/>
          <w:szCs w:val="20"/>
        </w:rPr>
        <w:t xml:space="preserve">s in the project’s thematic research area. Articulate how proposed NRT project </w:t>
      </w:r>
      <w:r w:rsidRPr="001E572D">
        <w:rPr>
          <w:rFonts w:ascii="Calibri" w:eastAsia="Times New Roman" w:hAnsi="Calibri" w:cs="Times New Roman"/>
          <w:b/>
          <w:bCs/>
          <w:color w:val="000000"/>
          <w:sz w:val="20"/>
          <w:szCs w:val="20"/>
        </w:rPr>
        <w:t xml:space="preserve">will foster valuable interdisciplinary synergisms </w:t>
      </w:r>
      <w:r w:rsidRPr="001E572D">
        <w:rPr>
          <w:rFonts w:ascii="Calibri" w:eastAsia="Times New Roman" w:hAnsi="Calibri" w:cs="Times New Roman"/>
          <w:color w:val="000000"/>
          <w:sz w:val="20"/>
          <w:szCs w:val="20"/>
        </w:rPr>
        <w:t>emerging from ongoing research activities and/or via NRT-funded initiatives.</w:t>
      </w:r>
      <w:r w:rsidRPr="001E572D">
        <w:rPr>
          <w:rFonts w:ascii="Calibri" w:eastAsia="Times New Roman" w:hAnsi="Calibri" w:cs="Times New Roman"/>
          <w:b/>
          <w:bCs/>
          <w:color w:val="000000"/>
          <w:sz w:val="20"/>
          <w:szCs w:val="20"/>
        </w:rPr>
        <w:t xml:space="preserve"> Describe how proposed NRT complements and builds on other ongoing or prior institutional efforts</w:t>
      </w:r>
      <w:r w:rsidRPr="001E572D">
        <w:rPr>
          <w:rFonts w:ascii="Calibri" w:eastAsia="Times New Roman" w:hAnsi="Calibri" w:cs="Times New Roman"/>
          <w:color w:val="000000"/>
          <w:sz w:val="20"/>
          <w:szCs w:val="20"/>
        </w:rPr>
        <w:t xml:space="preserve"> to improve STEM graduate education. Proposers should describe how the NRT project would </w:t>
      </w:r>
      <w:r w:rsidRPr="001E572D">
        <w:rPr>
          <w:rFonts w:ascii="Calibri" w:eastAsia="Times New Roman" w:hAnsi="Calibri" w:cs="Times New Roman"/>
          <w:b/>
          <w:bCs/>
          <w:color w:val="000000"/>
          <w:sz w:val="20"/>
          <w:szCs w:val="20"/>
        </w:rPr>
        <w:t>convey benefits to STEM graduate students beyond NRT trainees</w:t>
      </w:r>
      <w:r w:rsidRPr="001E572D">
        <w:rPr>
          <w:rFonts w:ascii="Calibri" w:eastAsia="Times New Roman" w:hAnsi="Calibri" w:cs="Times New Roman"/>
          <w:color w:val="000000"/>
          <w:sz w:val="20"/>
          <w:szCs w:val="20"/>
        </w:rPr>
        <w:t xml:space="preserve"> and how training innovations from the program</w:t>
      </w:r>
      <w:r w:rsidRPr="001E572D">
        <w:rPr>
          <w:rFonts w:ascii="Calibri" w:eastAsia="Times New Roman" w:hAnsi="Calibri" w:cs="Times New Roman"/>
          <w:b/>
          <w:bCs/>
          <w:color w:val="000000"/>
          <w:sz w:val="20"/>
          <w:szCs w:val="20"/>
        </w:rPr>
        <w:t xml:space="preserve"> will be communicated broadly beyond the institution</w:t>
      </w:r>
      <w:r w:rsidRPr="001E572D">
        <w:rPr>
          <w:rFonts w:ascii="Calibri" w:eastAsia="Times New Roman" w:hAnsi="Calibri" w:cs="Times New Roman"/>
          <w:color w:val="000000"/>
          <w:sz w:val="20"/>
          <w:szCs w:val="20"/>
        </w:rPr>
        <w:t>. Address implications of proposed NRT project for broadening participation.</w:t>
      </w:r>
    </w:p>
    <w:p w14:paraId="06FD0A26" w14:textId="77777777" w:rsidR="00847BA7" w:rsidRDefault="00847BA7" w:rsidP="00853D59"/>
    <w:p w14:paraId="347B0AF4" w14:textId="77777777" w:rsidR="00847BA7" w:rsidRDefault="00847BA7" w:rsidP="00853D59">
      <w:r>
        <w:t>3 pages</w:t>
      </w:r>
    </w:p>
    <w:p w14:paraId="6F60007D" w14:textId="77777777" w:rsidR="00847BA7" w:rsidRPr="001E572D" w:rsidRDefault="00847BA7" w:rsidP="00853D59"/>
    <w:p w14:paraId="50FFB10C" w14:textId="77777777" w:rsidR="00847BA7" w:rsidRDefault="00847BA7">
      <w:pPr>
        <w:pStyle w:val="CommentText"/>
      </w:pPr>
    </w:p>
  </w:comment>
  <w:comment w:id="1" w:author="O'Meara, Brian C" w:date="2017-01-13T01:48:00Z" w:initials="OBC">
    <w:p w14:paraId="3887B6F7" w14:textId="77777777" w:rsidR="00847BA7" w:rsidRPr="0002405B" w:rsidRDefault="00847BA7" w:rsidP="001B0BC8">
      <w:pPr>
        <w:rPr>
          <w:rFonts w:ascii="Calibri" w:eastAsia="Times New Roman" w:hAnsi="Calibri" w:cs="Times New Roman"/>
          <w:b/>
          <w:bCs/>
          <w:color w:val="000000"/>
          <w:sz w:val="20"/>
          <w:szCs w:val="20"/>
        </w:rPr>
      </w:pPr>
      <w:r>
        <w:rPr>
          <w:rStyle w:val="CommentReference"/>
        </w:rPr>
        <w:annotationRef/>
      </w:r>
      <w:r w:rsidRPr="0002405B">
        <w:rPr>
          <w:rFonts w:ascii="Calibri" w:eastAsia="Times New Roman" w:hAnsi="Calibri" w:cs="Times New Roman"/>
          <w:b/>
          <w:bCs/>
          <w:color w:val="000000"/>
          <w:sz w:val="20"/>
          <w:szCs w:val="20"/>
        </w:rPr>
        <w:t xml:space="preserve">4c. Education and Training: </w:t>
      </w:r>
      <w:proofErr w:type="spellStart"/>
      <w:r w:rsidRPr="0002405B">
        <w:rPr>
          <w:rFonts w:ascii="Calibri" w:eastAsia="Times New Roman" w:hAnsi="Calibri" w:cs="Times New Roman"/>
          <w:color w:val="000000"/>
          <w:sz w:val="20"/>
          <w:szCs w:val="20"/>
        </w:rPr>
        <w:t>Descibe</w:t>
      </w:r>
      <w:proofErr w:type="spellEnd"/>
      <w:r w:rsidRPr="0002405B">
        <w:rPr>
          <w:rFonts w:ascii="Calibri" w:eastAsia="Times New Roman" w:hAnsi="Calibri" w:cs="Times New Roman"/>
          <w:color w:val="000000"/>
          <w:sz w:val="20"/>
          <w:szCs w:val="20"/>
        </w:rPr>
        <w:t xml:space="preserve"> </w:t>
      </w:r>
      <w:r w:rsidRPr="0002405B">
        <w:rPr>
          <w:rFonts w:ascii="Calibri" w:eastAsia="Times New Roman" w:hAnsi="Calibri" w:cs="Times New Roman"/>
          <w:b/>
          <w:bCs/>
          <w:color w:val="000000"/>
          <w:sz w:val="20"/>
          <w:szCs w:val="20"/>
        </w:rPr>
        <w:t>model and components</w:t>
      </w:r>
      <w:r w:rsidRPr="0002405B">
        <w:rPr>
          <w:rFonts w:ascii="Calibri" w:eastAsia="Times New Roman" w:hAnsi="Calibri" w:cs="Times New Roman"/>
          <w:color w:val="000000"/>
          <w:sz w:val="20"/>
          <w:szCs w:val="20"/>
        </w:rPr>
        <w:t xml:space="preserve">, STEM grad </w:t>
      </w:r>
      <w:r w:rsidRPr="0002405B">
        <w:rPr>
          <w:rFonts w:ascii="Calibri" w:eastAsia="Times New Roman" w:hAnsi="Calibri" w:cs="Times New Roman"/>
          <w:b/>
          <w:bCs/>
          <w:color w:val="000000"/>
          <w:sz w:val="20"/>
          <w:szCs w:val="20"/>
        </w:rPr>
        <w:t>population, timeline</w:t>
      </w:r>
      <w:r w:rsidRPr="0002405B">
        <w:rPr>
          <w:rFonts w:ascii="Calibri" w:eastAsia="Times New Roman" w:hAnsi="Calibri" w:cs="Times New Roman"/>
          <w:color w:val="000000"/>
          <w:sz w:val="20"/>
          <w:szCs w:val="20"/>
        </w:rPr>
        <w:t xml:space="preserve"> of phased training elements,</w:t>
      </w:r>
      <w:r w:rsidRPr="0002405B">
        <w:rPr>
          <w:rFonts w:ascii="Calibri" w:eastAsia="Times New Roman" w:hAnsi="Calibri" w:cs="Times New Roman"/>
          <w:b/>
          <w:bCs/>
          <w:color w:val="000000"/>
          <w:sz w:val="20"/>
          <w:szCs w:val="20"/>
        </w:rPr>
        <w:t xml:space="preserve"> approaches </w:t>
      </w:r>
      <w:r w:rsidRPr="0002405B">
        <w:rPr>
          <w:rFonts w:ascii="Calibri" w:eastAsia="Times New Roman" w:hAnsi="Calibri" w:cs="Times New Roman"/>
          <w:color w:val="000000"/>
          <w:sz w:val="20"/>
          <w:szCs w:val="20"/>
        </w:rPr>
        <w:t>for training/</w:t>
      </w:r>
      <w:proofErr w:type="spellStart"/>
      <w:r w:rsidRPr="0002405B">
        <w:rPr>
          <w:rFonts w:ascii="Calibri" w:eastAsia="Times New Roman" w:hAnsi="Calibri" w:cs="Times New Roman"/>
          <w:color w:val="000000"/>
          <w:sz w:val="20"/>
          <w:szCs w:val="20"/>
        </w:rPr>
        <w:t>voc</w:t>
      </w:r>
      <w:proofErr w:type="spellEnd"/>
      <w:r w:rsidRPr="0002405B">
        <w:rPr>
          <w:rFonts w:ascii="Calibri" w:eastAsia="Times New Roman" w:hAnsi="Calibri" w:cs="Times New Roman"/>
          <w:color w:val="000000"/>
          <w:sz w:val="20"/>
          <w:szCs w:val="20"/>
        </w:rPr>
        <w:t xml:space="preserve"> counseling, improved communication skills, </w:t>
      </w:r>
      <w:r w:rsidRPr="0002405B">
        <w:rPr>
          <w:rFonts w:ascii="Calibri" w:eastAsia="Times New Roman" w:hAnsi="Calibri" w:cs="Times New Roman"/>
          <w:b/>
          <w:bCs/>
          <w:color w:val="000000"/>
          <w:sz w:val="20"/>
          <w:szCs w:val="20"/>
        </w:rPr>
        <w:t>collaborations</w:t>
      </w:r>
      <w:r w:rsidRPr="0002405B">
        <w:rPr>
          <w:rFonts w:ascii="Calibri" w:eastAsia="Times New Roman" w:hAnsi="Calibri" w:cs="Times New Roman"/>
          <w:color w:val="000000"/>
          <w:sz w:val="20"/>
          <w:szCs w:val="20"/>
        </w:rPr>
        <w:t xml:space="preserve"> with nonacademic partners </w:t>
      </w:r>
    </w:p>
    <w:p w14:paraId="4982FF2A" w14:textId="77777777" w:rsidR="00847BA7" w:rsidRDefault="00847BA7" w:rsidP="001B0BC8"/>
    <w:p w14:paraId="4183DB81" w14:textId="77777777" w:rsidR="00847BA7" w:rsidRPr="0002405B" w:rsidRDefault="00847BA7" w:rsidP="001B0BC8">
      <w:r>
        <w:t>4 pages</w:t>
      </w:r>
    </w:p>
    <w:p w14:paraId="06015F20" w14:textId="7DAAFC1A" w:rsidR="00847BA7" w:rsidRDefault="00847BA7">
      <w:pPr>
        <w:pStyle w:val="CommentText"/>
      </w:pPr>
    </w:p>
  </w:comment>
  <w:comment w:id="2" w:author="O'Meara, Brian C" w:date="2017-01-13T01:49:00Z" w:initials="OBC">
    <w:p w14:paraId="68C96870" w14:textId="77777777" w:rsidR="00847BA7" w:rsidRPr="00A717E1" w:rsidRDefault="00847BA7"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847BA7" w:rsidRDefault="00847BA7" w:rsidP="001B0BC8"/>
    <w:p w14:paraId="6E428787" w14:textId="77777777" w:rsidR="00847BA7" w:rsidRDefault="00847BA7" w:rsidP="001B0BC8">
      <w:r>
        <w:t>Note that our assessment is also publishable research</w:t>
      </w:r>
    </w:p>
    <w:p w14:paraId="095630BF" w14:textId="77777777" w:rsidR="00847BA7" w:rsidRDefault="00847BA7" w:rsidP="001B0BC8"/>
    <w:p w14:paraId="4A98B5AD" w14:textId="77777777" w:rsidR="00847BA7" w:rsidRDefault="00847BA7" w:rsidP="001B0BC8">
      <w:r>
        <w:t>3 pages</w:t>
      </w:r>
    </w:p>
    <w:p w14:paraId="04D7786A" w14:textId="593331BB" w:rsidR="00847BA7" w:rsidRDefault="00847BA7">
      <w:pPr>
        <w:pStyle w:val="CommentText"/>
      </w:pPr>
    </w:p>
  </w:comment>
  <w:comment w:id="3" w:author="Brian O'Meara" w:date="2017-01-13T01:53:00Z" w:initials="BCO">
    <w:p w14:paraId="6FE28A83" w14:textId="77777777" w:rsidR="00847BA7" w:rsidRPr="009B5AFD" w:rsidRDefault="00847BA7"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its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847BA7" w:rsidRDefault="00847BA7" w:rsidP="008F29F2"/>
    <w:p w14:paraId="57E94B53" w14:textId="77777777" w:rsidR="00847BA7" w:rsidRPr="009B5AFD" w:rsidRDefault="00847BA7" w:rsidP="008F29F2">
      <w:r>
        <w:t>1 page</w:t>
      </w:r>
    </w:p>
    <w:p w14:paraId="23B5525A" w14:textId="7E2516A4" w:rsidR="00847BA7" w:rsidRDefault="00847BA7">
      <w:pPr>
        <w:pStyle w:val="CommentText"/>
      </w:pPr>
    </w:p>
  </w:comment>
  <w:comment w:id="5" w:author="Brian O'Meara" w:date="2017-01-13T01:54:00Z" w:initials="BCO">
    <w:p w14:paraId="2C53F2C1" w14:textId="77777777" w:rsidR="00847BA7" w:rsidRPr="00217E99" w:rsidRDefault="00847BA7" w:rsidP="00FF25FD">
      <w:pPr>
        <w:rPr>
          <w:rFonts w:ascii="Calibri" w:eastAsia="Times New Roman" w:hAnsi="Calibri" w:cs="Times New Roman"/>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r w:rsidRPr="00217E99">
        <w:rPr>
          <w:rFonts w:ascii="Calibri" w:eastAsia="Times New Roman" w:hAnsi="Calibri" w:cs="Times New Roman"/>
          <w:color w:val="000000"/>
          <w:sz w:val="20"/>
          <w:szCs w:val="20"/>
        </w:rPr>
        <w:t>deans</w:t>
      </w:r>
      <w:proofErr w:type="gramStart"/>
      <w:r w:rsidRPr="00217E99">
        <w:rPr>
          <w:rFonts w:ascii="Calibri" w:eastAsia="Times New Roman" w:hAnsi="Calibri" w:cs="Times New Roman"/>
          <w:color w:val="000000"/>
          <w:sz w:val="20"/>
          <w:szCs w:val="20"/>
        </w:rPr>
        <w:t>,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847BA7" w:rsidRDefault="00847BA7" w:rsidP="00FF25FD"/>
    <w:p w14:paraId="7FF00F2D" w14:textId="77777777" w:rsidR="00847BA7" w:rsidRDefault="00847BA7" w:rsidP="00FF25FD">
      <w:r>
        <w:t>1 page</w:t>
      </w:r>
    </w:p>
    <w:p w14:paraId="4A7CB590" w14:textId="2D4E34FF" w:rsidR="00847BA7" w:rsidRDefault="00847BA7">
      <w:pPr>
        <w:pStyle w:val="CommentText"/>
      </w:pPr>
    </w:p>
  </w:comment>
  <w:comment w:id="6" w:author="Brian O'Meara" w:date="2017-01-16T22:33:00Z" w:initials="BCO">
    <w:p w14:paraId="43228512" w14:textId="2B78A80D" w:rsidR="00847BA7" w:rsidRDefault="00847BA7">
      <w:pPr>
        <w:pStyle w:val="CommentText"/>
      </w:pPr>
      <w:r>
        <w:rPr>
          <w:rStyle w:val="CommentReference"/>
        </w:rPr>
        <w:annotationRef/>
      </w:r>
      <w:r>
        <w:t>I think this is an area we need to discuss more</w:t>
      </w:r>
    </w:p>
  </w:comment>
  <w:comment w:id="7" w:author="Brian O'Meara" w:date="2017-01-16T23:06:00Z" w:initials="BCO">
    <w:p w14:paraId="26930536" w14:textId="4A954471" w:rsidR="005C36F9" w:rsidRDefault="005C36F9">
      <w:pPr>
        <w:pStyle w:val="CommentText"/>
      </w:pPr>
      <w:r>
        <w:rPr>
          <w:rStyle w:val="CommentReference"/>
        </w:rPr>
        <w:annotationRef/>
      </w:r>
      <w:r>
        <w:t xml:space="preserve">From discussions with office of research, sustainment funds must come from departments. Of these, sounds like only EEB might have them, and probably not enough for program coordinator. </w:t>
      </w:r>
    </w:p>
  </w:comment>
  <w:comment w:id="8" w:author="Brian O'Meara" w:date="2017-01-13T01:55:00Z" w:initials="BCO">
    <w:p w14:paraId="7E71A25C" w14:textId="77777777" w:rsidR="00847BA7" w:rsidRPr="00671644" w:rsidRDefault="00847BA7"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847BA7" w:rsidRDefault="00847BA7" w:rsidP="001C4EE3"/>
    <w:p w14:paraId="27EDCE97" w14:textId="42F4DAC4" w:rsidR="00847BA7" w:rsidRDefault="00847BA7" w:rsidP="001C4EE3">
      <w:r>
        <w:t>1 page</w:t>
      </w:r>
    </w:p>
  </w:comment>
  <w:comment w:id="9" w:author="Brian O'Meara" w:date="2017-01-13T01:55:00Z" w:initials="BCO">
    <w:p w14:paraId="0D647327" w14:textId="77777777" w:rsidR="00847BA7" w:rsidRPr="002C35A5" w:rsidRDefault="00847BA7"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847BA7" w:rsidRDefault="00847BA7" w:rsidP="003F40E5"/>
    <w:p w14:paraId="2D0F812E" w14:textId="77777777" w:rsidR="00847BA7" w:rsidRPr="002C35A5" w:rsidRDefault="00847BA7" w:rsidP="003F40E5">
      <w:r>
        <w:t>2 pages</w:t>
      </w:r>
    </w:p>
    <w:p w14:paraId="0A2054A7" w14:textId="155C34DB" w:rsidR="00847BA7" w:rsidRDefault="00847BA7">
      <w:pPr>
        <w:pStyle w:val="CommentText"/>
      </w:pPr>
    </w:p>
  </w:comment>
  <w:comment w:id="10" w:author="Brian O'Meara" w:date="2017-01-13T01:56:00Z" w:initials="BCO">
    <w:p w14:paraId="24495019" w14:textId="6E9077D9" w:rsidR="00847BA7" w:rsidRPr="003F40E5" w:rsidRDefault="00847BA7"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proofErr w:type="gramStart"/>
      <w:r w:rsidRPr="0096563F">
        <w:rPr>
          <w:rFonts w:ascii="Calibri" w:eastAsia="Times New Roman" w:hAnsi="Calibri" w:cs="Times New Roman"/>
          <w:color w:val="000000"/>
          <w:sz w:val="20"/>
          <w:szCs w:val="20"/>
        </w:rPr>
        <w:t>.</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11" w:author="Brian O'Meara" w:date="2017-01-13T01:57:00Z" w:initials="BCO">
    <w:p w14:paraId="0E2D640C" w14:textId="77777777" w:rsidR="00847BA7" w:rsidRPr="00474578" w:rsidRDefault="00847BA7"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proofErr w:type="gramStart"/>
      <w:r w:rsidRPr="00474578">
        <w:rPr>
          <w:rFonts w:ascii="Calibri" w:eastAsia="Times New Roman" w:hAnsi="Calibri" w:cs="Times New Roman"/>
          <w:color w:val="000000"/>
          <w:sz w:val="20"/>
          <w:szCs w:val="20"/>
        </w:rPr>
        <w:t>project.Individuals</w:t>
      </w:r>
      <w:proofErr w:type="spellEnd"/>
      <w:proofErr w:type="gram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847BA7" w:rsidRDefault="00847BA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FFB10C" w15:done="0"/>
  <w15:commentEx w15:paraId="06015F20" w15:done="0"/>
  <w15:commentEx w15:paraId="04D778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record-ids&gt;&lt;/item&gt;&lt;/Libraries&gt;"/>
  </w:docVars>
  <w:rsids>
    <w:rsidRoot w:val="00853D59"/>
    <w:rsid w:val="000050BC"/>
    <w:rsid w:val="000119E4"/>
    <w:rsid w:val="00016714"/>
    <w:rsid w:val="00022C36"/>
    <w:rsid w:val="00047DD7"/>
    <w:rsid w:val="00055371"/>
    <w:rsid w:val="00075F23"/>
    <w:rsid w:val="000B00BE"/>
    <w:rsid w:val="000F246B"/>
    <w:rsid w:val="00101A54"/>
    <w:rsid w:val="00114461"/>
    <w:rsid w:val="00152AC4"/>
    <w:rsid w:val="0017188C"/>
    <w:rsid w:val="00171B8D"/>
    <w:rsid w:val="00183425"/>
    <w:rsid w:val="00184414"/>
    <w:rsid w:val="00192026"/>
    <w:rsid w:val="001B0BC8"/>
    <w:rsid w:val="001C0CB1"/>
    <w:rsid w:val="001C4EE3"/>
    <w:rsid w:val="001D36A4"/>
    <w:rsid w:val="00212F3E"/>
    <w:rsid w:val="00214B52"/>
    <w:rsid w:val="002442A1"/>
    <w:rsid w:val="002658DC"/>
    <w:rsid w:val="002703FC"/>
    <w:rsid w:val="00271B3F"/>
    <w:rsid w:val="002750C3"/>
    <w:rsid w:val="00292947"/>
    <w:rsid w:val="002A6B4B"/>
    <w:rsid w:val="002D4D4F"/>
    <w:rsid w:val="002E13D9"/>
    <w:rsid w:val="002F3838"/>
    <w:rsid w:val="00303713"/>
    <w:rsid w:val="003213FA"/>
    <w:rsid w:val="00327567"/>
    <w:rsid w:val="00343756"/>
    <w:rsid w:val="00344464"/>
    <w:rsid w:val="003458E4"/>
    <w:rsid w:val="00352E9B"/>
    <w:rsid w:val="00354D23"/>
    <w:rsid w:val="00356EE6"/>
    <w:rsid w:val="0036251A"/>
    <w:rsid w:val="0037624F"/>
    <w:rsid w:val="00390BB6"/>
    <w:rsid w:val="003F3317"/>
    <w:rsid w:val="003F40E5"/>
    <w:rsid w:val="00405D03"/>
    <w:rsid w:val="00426651"/>
    <w:rsid w:val="004416CE"/>
    <w:rsid w:val="00441976"/>
    <w:rsid w:val="004C28BC"/>
    <w:rsid w:val="004C2BDD"/>
    <w:rsid w:val="00500959"/>
    <w:rsid w:val="00502F29"/>
    <w:rsid w:val="00537DEC"/>
    <w:rsid w:val="00554EF6"/>
    <w:rsid w:val="005554C2"/>
    <w:rsid w:val="0056098A"/>
    <w:rsid w:val="00566096"/>
    <w:rsid w:val="00570589"/>
    <w:rsid w:val="005A1FF0"/>
    <w:rsid w:val="005C36F9"/>
    <w:rsid w:val="005F70ED"/>
    <w:rsid w:val="00622012"/>
    <w:rsid w:val="00650BEC"/>
    <w:rsid w:val="006510A0"/>
    <w:rsid w:val="00665666"/>
    <w:rsid w:val="0066647E"/>
    <w:rsid w:val="006767B0"/>
    <w:rsid w:val="00680D21"/>
    <w:rsid w:val="0068264E"/>
    <w:rsid w:val="00695C27"/>
    <w:rsid w:val="006F0985"/>
    <w:rsid w:val="006F6CD4"/>
    <w:rsid w:val="00710D2F"/>
    <w:rsid w:val="00722D78"/>
    <w:rsid w:val="00753EEB"/>
    <w:rsid w:val="0075551D"/>
    <w:rsid w:val="00792B70"/>
    <w:rsid w:val="007942DE"/>
    <w:rsid w:val="007C38EF"/>
    <w:rsid w:val="00806668"/>
    <w:rsid w:val="00815CCF"/>
    <w:rsid w:val="00817EC2"/>
    <w:rsid w:val="00847BA7"/>
    <w:rsid w:val="0085153F"/>
    <w:rsid w:val="00853D59"/>
    <w:rsid w:val="00866C97"/>
    <w:rsid w:val="00881CE9"/>
    <w:rsid w:val="008A2396"/>
    <w:rsid w:val="008C2C02"/>
    <w:rsid w:val="008C3408"/>
    <w:rsid w:val="008D1D6D"/>
    <w:rsid w:val="008F29F2"/>
    <w:rsid w:val="009244B4"/>
    <w:rsid w:val="00950493"/>
    <w:rsid w:val="00952289"/>
    <w:rsid w:val="00953CFD"/>
    <w:rsid w:val="00957E60"/>
    <w:rsid w:val="0096113F"/>
    <w:rsid w:val="00961429"/>
    <w:rsid w:val="00964FB4"/>
    <w:rsid w:val="00976361"/>
    <w:rsid w:val="009939A6"/>
    <w:rsid w:val="009A1683"/>
    <w:rsid w:val="009A68D7"/>
    <w:rsid w:val="009D1041"/>
    <w:rsid w:val="009D1F58"/>
    <w:rsid w:val="00A04A25"/>
    <w:rsid w:val="00A1146B"/>
    <w:rsid w:val="00A11590"/>
    <w:rsid w:val="00A336BB"/>
    <w:rsid w:val="00A35705"/>
    <w:rsid w:val="00A6076C"/>
    <w:rsid w:val="00A97F5F"/>
    <w:rsid w:val="00AB4D94"/>
    <w:rsid w:val="00AB57AD"/>
    <w:rsid w:val="00AC566C"/>
    <w:rsid w:val="00AD1DAE"/>
    <w:rsid w:val="00AD7484"/>
    <w:rsid w:val="00AE6F22"/>
    <w:rsid w:val="00AE7CEF"/>
    <w:rsid w:val="00B01201"/>
    <w:rsid w:val="00B13D04"/>
    <w:rsid w:val="00B25091"/>
    <w:rsid w:val="00B4414F"/>
    <w:rsid w:val="00B470EB"/>
    <w:rsid w:val="00B50AE1"/>
    <w:rsid w:val="00B75B9F"/>
    <w:rsid w:val="00B8156E"/>
    <w:rsid w:val="00C111F1"/>
    <w:rsid w:val="00C3104A"/>
    <w:rsid w:val="00C702E5"/>
    <w:rsid w:val="00C9718A"/>
    <w:rsid w:val="00CB3A83"/>
    <w:rsid w:val="00CB5A11"/>
    <w:rsid w:val="00D10D87"/>
    <w:rsid w:val="00D15C22"/>
    <w:rsid w:val="00D201F6"/>
    <w:rsid w:val="00D307F5"/>
    <w:rsid w:val="00D47E08"/>
    <w:rsid w:val="00D67DBC"/>
    <w:rsid w:val="00D80D3C"/>
    <w:rsid w:val="00D8404B"/>
    <w:rsid w:val="00DC4EF2"/>
    <w:rsid w:val="00DC7784"/>
    <w:rsid w:val="00DE6531"/>
    <w:rsid w:val="00E038EB"/>
    <w:rsid w:val="00E34F1B"/>
    <w:rsid w:val="00E37968"/>
    <w:rsid w:val="00E734AD"/>
    <w:rsid w:val="00E73B6C"/>
    <w:rsid w:val="00E860D8"/>
    <w:rsid w:val="00EA7154"/>
    <w:rsid w:val="00ED6DB2"/>
    <w:rsid w:val="00F06997"/>
    <w:rsid w:val="00F11CCE"/>
    <w:rsid w:val="00F31CD3"/>
    <w:rsid w:val="00F47A3F"/>
    <w:rsid w:val="00F625FF"/>
    <w:rsid w:val="00F87523"/>
    <w:rsid w:val="00FC40B0"/>
    <w:rsid w:val="00FC6185"/>
    <w:rsid w:val="00FF2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Calibri" w:hAnsi="Calibri"/>
    </w:rPr>
  </w:style>
  <w:style w:type="paragraph" w:customStyle="1" w:styleId="EndNoteBibliography">
    <w:name w:val="EndNote Bibliography"/>
    <w:basedOn w:val="Normal"/>
    <w:rsid w:val="00964FB4"/>
    <w:rPr>
      <w:rFonts w:ascii="Calibri" w:hAnsi="Calibri"/>
    </w:rPr>
  </w:style>
  <w:style w:type="paragraph" w:styleId="ListParagraph">
    <w:name w:val="List Paragraph"/>
    <w:basedOn w:val="Normal"/>
    <w:uiPriority w:val="34"/>
    <w:qFormat/>
    <w:rsid w:val="00D15C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9</Pages>
  <Words>5511</Words>
  <Characters>31413</Characters>
  <Application>Microsoft Macintosh Word</Application>
  <DocSecurity>0</DocSecurity>
  <Lines>261</Lines>
  <Paragraphs>73</Paragraphs>
  <ScaleCrop>false</ScaleCrop>
  <Company>University of Tennessee, Knoxville</Company>
  <LinksUpToDate>false</LinksUpToDate>
  <CharactersWithSpaces>36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145</cp:revision>
  <dcterms:created xsi:type="dcterms:W3CDTF">2017-01-13T06:46:00Z</dcterms:created>
  <dcterms:modified xsi:type="dcterms:W3CDTF">2017-01-17T05:54:00Z</dcterms:modified>
</cp:coreProperties>
</file>